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2F262A56" w14:textId="41EADEA7" w:rsidR="0089283B"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5766000" w:history="1">
            <w:r w:rsidR="0089283B" w:rsidRPr="006C4EF4">
              <w:rPr>
                <w:rStyle w:val="Hyperlink"/>
                <w:b/>
                <w:noProof/>
              </w:rPr>
              <w:t>1.</w:t>
            </w:r>
            <w:r w:rsidR="0089283B">
              <w:rPr>
                <w:rFonts w:asciiTheme="minorHAnsi" w:eastAsiaTheme="minorEastAsia" w:hAnsiTheme="minorHAnsi" w:cstheme="minorBidi"/>
                <w:noProof/>
                <w:lang w:val="en-ZA"/>
              </w:rPr>
              <w:tab/>
            </w:r>
            <w:r w:rsidR="0089283B" w:rsidRPr="006C4EF4">
              <w:rPr>
                <w:rStyle w:val="Hyperlink"/>
                <w:b/>
                <w:noProof/>
              </w:rPr>
              <w:t>EXECUTIVE SUMMARY</w:t>
            </w:r>
            <w:r w:rsidR="0089283B">
              <w:rPr>
                <w:noProof/>
                <w:webHidden/>
              </w:rPr>
              <w:tab/>
            </w:r>
            <w:r w:rsidR="0089283B">
              <w:rPr>
                <w:noProof/>
                <w:webHidden/>
              </w:rPr>
              <w:fldChar w:fldCharType="begin"/>
            </w:r>
            <w:r w:rsidR="0089283B">
              <w:rPr>
                <w:noProof/>
                <w:webHidden/>
              </w:rPr>
              <w:instrText xml:space="preserve"> PAGEREF _Toc105766000 \h </w:instrText>
            </w:r>
            <w:r w:rsidR="0089283B">
              <w:rPr>
                <w:noProof/>
                <w:webHidden/>
              </w:rPr>
            </w:r>
            <w:r w:rsidR="0089283B">
              <w:rPr>
                <w:noProof/>
                <w:webHidden/>
              </w:rPr>
              <w:fldChar w:fldCharType="separate"/>
            </w:r>
            <w:r w:rsidR="0089283B">
              <w:rPr>
                <w:noProof/>
                <w:webHidden/>
              </w:rPr>
              <w:t>5</w:t>
            </w:r>
            <w:r w:rsidR="0089283B">
              <w:rPr>
                <w:noProof/>
                <w:webHidden/>
              </w:rPr>
              <w:fldChar w:fldCharType="end"/>
            </w:r>
          </w:hyperlink>
        </w:p>
        <w:p w14:paraId="6632E6F4" w14:textId="031089BF"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01" w:history="1">
            <w:r w:rsidRPr="006C4EF4">
              <w:rPr>
                <w:rStyle w:val="Hyperlink"/>
                <w:noProof/>
              </w:rPr>
              <w:t>1.1</w:t>
            </w:r>
            <w:r>
              <w:rPr>
                <w:rFonts w:asciiTheme="minorHAnsi" w:eastAsiaTheme="minorEastAsia" w:hAnsiTheme="minorHAnsi" w:cstheme="minorBidi"/>
                <w:noProof/>
                <w:lang w:val="en-ZA"/>
              </w:rPr>
              <w:tab/>
            </w:r>
            <w:r w:rsidRPr="006C4EF4">
              <w:rPr>
                <w:rStyle w:val="Hyperlink"/>
                <w:noProof/>
              </w:rPr>
              <w:t>FINANCIAL PROPOSAL</w:t>
            </w:r>
            <w:r>
              <w:rPr>
                <w:noProof/>
                <w:webHidden/>
              </w:rPr>
              <w:tab/>
            </w:r>
            <w:r>
              <w:rPr>
                <w:noProof/>
                <w:webHidden/>
              </w:rPr>
              <w:fldChar w:fldCharType="begin"/>
            </w:r>
            <w:r>
              <w:rPr>
                <w:noProof/>
                <w:webHidden/>
              </w:rPr>
              <w:instrText xml:space="preserve"> PAGEREF _Toc105766001 \h </w:instrText>
            </w:r>
            <w:r>
              <w:rPr>
                <w:noProof/>
                <w:webHidden/>
              </w:rPr>
            </w:r>
            <w:r>
              <w:rPr>
                <w:noProof/>
                <w:webHidden/>
              </w:rPr>
              <w:fldChar w:fldCharType="separate"/>
            </w:r>
            <w:r>
              <w:rPr>
                <w:noProof/>
                <w:webHidden/>
              </w:rPr>
              <w:t>6</w:t>
            </w:r>
            <w:r>
              <w:rPr>
                <w:noProof/>
                <w:webHidden/>
              </w:rPr>
              <w:fldChar w:fldCharType="end"/>
            </w:r>
          </w:hyperlink>
        </w:p>
        <w:p w14:paraId="49D303F2" w14:textId="19B1FAE7"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02" w:history="1">
            <w:r w:rsidRPr="006C4EF4">
              <w:rPr>
                <w:rStyle w:val="Hyperlink"/>
                <w:noProof/>
              </w:rPr>
              <w:t>1.2</w:t>
            </w:r>
            <w:r>
              <w:rPr>
                <w:rFonts w:asciiTheme="minorHAnsi" w:eastAsiaTheme="minorEastAsia" w:hAnsiTheme="minorHAnsi" w:cstheme="minorBidi"/>
                <w:noProof/>
                <w:lang w:val="en-ZA"/>
              </w:rPr>
              <w:tab/>
            </w:r>
            <w:r w:rsidRPr="006C4EF4">
              <w:rPr>
                <w:rStyle w:val="Hyperlink"/>
                <w:noProof/>
              </w:rPr>
              <w:t>BROAD-BASED BLACK ECONOMIC EMPOWERMENT</w:t>
            </w:r>
            <w:r>
              <w:rPr>
                <w:noProof/>
                <w:webHidden/>
              </w:rPr>
              <w:tab/>
            </w:r>
            <w:r>
              <w:rPr>
                <w:noProof/>
                <w:webHidden/>
              </w:rPr>
              <w:fldChar w:fldCharType="begin"/>
            </w:r>
            <w:r>
              <w:rPr>
                <w:noProof/>
                <w:webHidden/>
              </w:rPr>
              <w:instrText xml:space="preserve"> PAGEREF _Toc105766002 \h </w:instrText>
            </w:r>
            <w:r>
              <w:rPr>
                <w:noProof/>
                <w:webHidden/>
              </w:rPr>
            </w:r>
            <w:r>
              <w:rPr>
                <w:noProof/>
                <w:webHidden/>
              </w:rPr>
              <w:fldChar w:fldCharType="separate"/>
            </w:r>
            <w:r>
              <w:rPr>
                <w:noProof/>
                <w:webHidden/>
              </w:rPr>
              <w:t>7</w:t>
            </w:r>
            <w:r>
              <w:rPr>
                <w:noProof/>
                <w:webHidden/>
              </w:rPr>
              <w:fldChar w:fldCharType="end"/>
            </w:r>
          </w:hyperlink>
        </w:p>
        <w:p w14:paraId="3F4B2492" w14:textId="469BA7C7"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03" w:history="1">
            <w:r w:rsidRPr="006C4EF4">
              <w:rPr>
                <w:rStyle w:val="Hyperlink"/>
                <w:b/>
                <w:noProof/>
              </w:rPr>
              <w:t>2.</w:t>
            </w:r>
            <w:r>
              <w:rPr>
                <w:rFonts w:asciiTheme="minorHAnsi" w:eastAsiaTheme="minorEastAsia" w:hAnsiTheme="minorHAnsi" w:cstheme="minorBidi"/>
                <w:noProof/>
                <w:lang w:val="en-ZA"/>
              </w:rPr>
              <w:tab/>
            </w:r>
            <w:r w:rsidRPr="006C4EF4">
              <w:rPr>
                <w:rStyle w:val="Hyperlink"/>
                <w:b/>
                <w:noProof/>
              </w:rPr>
              <w:t>BIDDER’S RESPONSE</w:t>
            </w:r>
            <w:r>
              <w:rPr>
                <w:noProof/>
                <w:webHidden/>
              </w:rPr>
              <w:tab/>
            </w:r>
            <w:r>
              <w:rPr>
                <w:noProof/>
                <w:webHidden/>
              </w:rPr>
              <w:fldChar w:fldCharType="begin"/>
            </w:r>
            <w:r>
              <w:rPr>
                <w:noProof/>
                <w:webHidden/>
              </w:rPr>
              <w:instrText xml:space="preserve"> PAGEREF _Toc105766003 \h </w:instrText>
            </w:r>
            <w:r>
              <w:rPr>
                <w:noProof/>
                <w:webHidden/>
              </w:rPr>
            </w:r>
            <w:r>
              <w:rPr>
                <w:noProof/>
                <w:webHidden/>
              </w:rPr>
              <w:fldChar w:fldCharType="separate"/>
            </w:r>
            <w:r>
              <w:rPr>
                <w:noProof/>
                <w:webHidden/>
              </w:rPr>
              <w:t>8</w:t>
            </w:r>
            <w:r>
              <w:rPr>
                <w:noProof/>
                <w:webHidden/>
              </w:rPr>
              <w:fldChar w:fldCharType="end"/>
            </w:r>
          </w:hyperlink>
        </w:p>
        <w:p w14:paraId="40C6BDB8" w14:textId="14E2554A"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04" w:history="1">
            <w:r w:rsidRPr="006C4EF4">
              <w:rPr>
                <w:rStyle w:val="Hyperlink"/>
                <w:b/>
                <w:noProof/>
              </w:rPr>
              <w:t>3.</w:t>
            </w:r>
            <w:r>
              <w:rPr>
                <w:rFonts w:asciiTheme="minorHAnsi" w:eastAsiaTheme="minorEastAsia" w:hAnsiTheme="minorHAnsi" w:cstheme="minorBidi"/>
                <w:noProof/>
                <w:lang w:val="en-ZA"/>
              </w:rPr>
              <w:tab/>
            </w:r>
            <w:r w:rsidRPr="006C4EF4">
              <w:rPr>
                <w:rStyle w:val="Hyperlink"/>
                <w:b/>
                <w:noProof/>
              </w:rPr>
              <w:t>ADVANTAGES OF USING NIGHTCORE MECH</w:t>
            </w:r>
            <w:r>
              <w:rPr>
                <w:noProof/>
                <w:webHidden/>
              </w:rPr>
              <w:tab/>
            </w:r>
            <w:r>
              <w:rPr>
                <w:noProof/>
                <w:webHidden/>
              </w:rPr>
              <w:fldChar w:fldCharType="begin"/>
            </w:r>
            <w:r>
              <w:rPr>
                <w:noProof/>
                <w:webHidden/>
              </w:rPr>
              <w:instrText xml:space="preserve"> PAGEREF _Toc105766004 \h </w:instrText>
            </w:r>
            <w:r>
              <w:rPr>
                <w:noProof/>
                <w:webHidden/>
              </w:rPr>
            </w:r>
            <w:r>
              <w:rPr>
                <w:noProof/>
                <w:webHidden/>
              </w:rPr>
              <w:fldChar w:fldCharType="separate"/>
            </w:r>
            <w:r>
              <w:rPr>
                <w:noProof/>
                <w:webHidden/>
              </w:rPr>
              <w:t>11</w:t>
            </w:r>
            <w:r>
              <w:rPr>
                <w:noProof/>
                <w:webHidden/>
              </w:rPr>
              <w:fldChar w:fldCharType="end"/>
            </w:r>
          </w:hyperlink>
        </w:p>
        <w:p w14:paraId="23691D07" w14:textId="36235675"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05" w:history="1">
            <w:r w:rsidRPr="006C4EF4">
              <w:rPr>
                <w:rStyle w:val="Hyperlink"/>
                <w:b/>
                <w:noProof/>
              </w:rPr>
              <w:t>4.</w:t>
            </w:r>
            <w:r>
              <w:rPr>
                <w:rFonts w:asciiTheme="minorHAnsi" w:eastAsiaTheme="minorEastAsia" w:hAnsiTheme="minorHAnsi" w:cstheme="minorBidi"/>
                <w:noProof/>
                <w:lang w:val="en-ZA"/>
              </w:rPr>
              <w:tab/>
            </w:r>
            <w:r w:rsidRPr="006C4EF4">
              <w:rPr>
                <w:rStyle w:val="Hyperlink"/>
                <w:b/>
                <w:noProof/>
              </w:rPr>
              <w:t>BACKGROUND</w:t>
            </w:r>
            <w:r>
              <w:rPr>
                <w:noProof/>
                <w:webHidden/>
              </w:rPr>
              <w:tab/>
            </w:r>
            <w:r>
              <w:rPr>
                <w:noProof/>
                <w:webHidden/>
              </w:rPr>
              <w:fldChar w:fldCharType="begin"/>
            </w:r>
            <w:r>
              <w:rPr>
                <w:noProof/>
                <w:webHidden/>
              </w:rPr>
              <w:instrText xml:space="preserve"> PAGEREF _Toc105766005 \h </w:instrText>
            </w:r>
            <w:r>
              <w:rPr>
                <w:noProof/>
                <w:webHidden/>
              </w:rPr>
            </w:r>
            <w:r>
              <w:rPr>
                <w:noProof/>
                <w:webHidden/>
              </w:rPr>
              <w:fldChar w:fldCharType="separate"/>
            </w:r>
            <w:r>
              <w:rPr>
                <w:noProof/>
                <w:webHidden/>
              </w:rPr>
              <w:t>12</w:t>
            </w:r>
            <w:r>
              <w:rPr>
                <w:noProof/>
                <w:webHidden/>
              </w:rPr>
              <w:fldChar w:fldCharType="end"/>
            </w:r>
          </w:hyperlink>
        </w:p>
        <w:p w14:paraId="128B5F93" w14:textId="7FCCA305"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06" w:history="1">
            <w:r w:rsidRPr="006C4EF4">
              <w:rPr>
                <w:rStyle w:val="Hyperlink"/>
                <w:b/>
                <w:noProof/>
              </w:rPr>
              <w:t>5.</w:t>
            </w:r>
            <w:r>
              <w:rPr>
                <w:rFonts w:asciiTheme="minorHAnsi" w:eastAsiaTheme="minorEastAsia" w:hAnsiTheme="minorHAnsi" w:cstheme="minorBidi"/>
                <w:noProof/>
                <w:lang w:val="en-ZA"/>
              </w:rPr>
              <w:tab/>
            </w:r>
            <w:r w:rsidRPr="006C4EF4">
              <w:rPr>
                <w:rStyle w:val="Hyperlink"/>
                <w:b/>
                <w:noProof/>
              </w:rPr>
              <w:t>PROJECT TEAM</w:t>
            </w:r>
            <w:r>
              <w:rPr>
                <w:noProof/>
                <w:webHidden/>
              </w:rPr>
              <w:tab/>
            </w:r>
            <w:r>
              <w:rPr>
                <w:noProof/>
                <w:webHidden/>
              </w:rPr>
              <w:fldChar w:fldCharType="begin"/>
            </w:r>
            <w:r>
              <w:rPr>
                <w:noProof/>
                <w:webHidden/>
              </w:rPr>
              <w:instrText xml:space="preserve"> PAGEREF _Toc105766006 \h </w:instrText>
            </w:r>
            <w:r>
              <w:rPr>
                <w:noProof/>
                <w:webHidden/>
              </w:rPr>
            </w:r>
            <w:r>
              <w:rPr>
                <w:noProof/>
                <w:webHidden/>
              </w:rPr>
              <w:fldChar w:fldCharType="separate"/>
            </w:r>
            <w:r>
              <w:rPr>
                <w:noProof/>
                <w:webHidden/>
              </w:rPr>
              <w:t>13</w:t>
            </w:r>
            <w:r>
              <w:rPr>
                <w:noProof/>
                <w:webHidden/>
              </w:rPr>
              <w:fldChar w:fldCharType="end"/>
            </w:r>
          </w:hyperlink>
        </w:p>
        <w:p w14:paraId="07DE4F91" w14:textId="596BA6B7"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07" w:history="1">
            <w:r w:rsidRPr="006C4EF4">
              <w:rPr>
                <w:rStyle w:val="Hyperlink"/>
                <w:b/>
                <w:noProof/>
              </w:rPr>
              <w:t>6.</w:t>
            </w:r>
            <w:r>
              <w:rPr>
                <w:rFonts w:asciiTheme="minorHAnsi" w:eastAsiaTheme="minorEastAsia" w:hAnsiTheme="minorHAnsi" w:cstheme="minorBidi"/>
                <w:noProof/>
                <w:lang w:val="en-ZA"/>
              </w:rPr>
              <w:tab/>
            </w:r>
            <w:r w:rsidRPr="006C4EF4">
              <w:rPr>
                <w:rStyle w:val="Hyperlink"/>
                <w:b/>
                <w:noProof/>
              </w:rPr>
              <w:t>UNDERSTANDING OF PROJECT BRIEF</w:t>
            </w:r>
            <w:r>
              <w:rPr>
                <w:noProof/>
                <w:webHidden/>
              </w:rPr>
              <w:tab/>
            </w:r>
            <w:r>
              <w:rPr>
                <w:noProof/>
                <w:webHidden/>
              </w:rPr>
              <w:fldChar w:fldCharType="begin"/>
            </w:r>
            <w:r>
              <w:rPr>
                <w:noProof/>
                <w:webHidden/>
              </w:rPr>
              <w:instrText xml:space="preserve"> PAGEREF _Toc105766007 \h </w:instrText>
            </w:r>
            <w:r>
              <w:rPr>
                <w:noProof/>
                <w:webHidden/>
              </w:rPr>
            </w:r>
            <w:r>
              <w:rPr>
                <w:noProof/>
                <w:webHidden/>
              </w:rPr>
              <w:fldChar w:fldCharType="separate"/>
            </w:r>
            <w:r>
              <w:rPr>
                <w:noProof/>
                <w:webHidden/>
              </w:rPr>
              <w:t>15</w:t>
            </w:r>
            <w:r>
              <w:rPr>
                <w:noProof/>
                <w:webHidden/>
              </w:rPr>
              <w:fldChar w:fldCharType="end"/>
            </w:r>
          </w:hyperlink>
        </w:p>
        <w:p w14:paraId="769F13E3" w14:textId="04AD60AD"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08" w:history="1">
            <w:r w:rsidRPr="006C4EF4">
              <w:rPr>
                <w:rStyle w:val="Hyperlink"/>
                <w:b/>
                <w:noProof/>
              </w:rPr>
              <w:t>7.</w:t>
            </w:r>
            <w:r>
              <w:rPr>
                <w:rFonts w:asciiTheme="minorHAnsi" w:eastAsiaTheme="minorEastAsia" w:hAnsiTheme="minorHAnsi" w:cstheme="minorBidi"/>
                <w:noProof/>
                <w:lang w:val="en-ZA"/>
              </w:rPr>
              <w:tab/>
            </w:r>
            <w:r w:rsidRPr="006C4EF4">
              <w:rPr>
                <w:rStyle w:val="Hyperlink"/>
                <w:b/>
                <w:noProof/>
              </w:rPr>
              <w:t>AIMS AND OBJECTIVES</w:t>
            </w:r>
            <w:r>
              <w:rPr>
                <w:noProof/>
                <w:webHidden/>
              </w:rPr>
              <w:tab/>
            </w:r>
            <w:r>
              <w:rPr>
                <w:noProof/>
                <w:webHidden/>
              </w:rPr>
              <w:fldChar w:fldCharType="begin"/>
            </w:r>
            <w:r>
              <w:rPr>
                <w:noProof/>
                <w:webHidden/>
              </w:rPr>
              <w:instrText xml:space="preserve"> PAGEREF _Toc105766008 \h </w:instrText>
            </w:r>
            <w:r>
              <w:rPr>
                <w:noProof/>
                <w:webHidden/>
              </w:rPr>
            </w:r>
            <w:r>
              <w:rPr>
                <w:noProof/>
                <w:webHidden/>
              </w:rPr>
              <w:fldChar w:fldCharType="separate"/>
            </w:r>
            <w:r>
              <w:rPr>
                <w:noProof/>
                <w:webHidden/>
              </w:rPr>
              <w:t>17</w:t>
            </w:r>
            <w:r>
              <w:rPr>
                <w:noProof/>
                <w:webHidden/>
              </w:rPr>
              <w:fldChar w:fldCharType="end"/>
            </w:r>
          </w:hyperlink>
        </w:p>
        <w:p w14:paraId="4FCADDBB" w14:textId="44A36F57"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09" w:history="1">
            <w:r w:rsidRPr="006C4EF4">
              <w:rPr>
                <w:rStyle w:val="Hyperlink"/>
                <w:b/>
                <w:noProof/>
              </w:rPr>
              <w:t>8.</w:t>
            </w:r>
            <w:r>
              <w:rPr>
                <w:rFonts w:asciiTheme="minorHAnsi" w:eastAsiaTheme="minorEastAsia" w:hAnsiTheme="minorHAnsi" w:cstheme="minorBidi"/>
                <w:noProof/>
                <w:lang w:val="en-ZA"/>
              </w:rPr>
              <w:tab/>
            </w:r>
            <w:r w:rsidRPr="006C4EF4">
              <w:rPr>
                <w:rStyle w:val="Hyperlink"/>
                <w:b/>
                <w:noProof/>
              </w:rPr>
              <w:t>DELIVERABLES</w:t>
            </w:r>
            <w:r>
              <w:rPr>
                <w:noProof/>
                <w:webHidden/>
              </w:rPr>
              <w:tab/>
            </w:r>
            <w:r>
              <w:rPr>
                <w:noProof/>
                <w:webHidden/>
              </w:rPr>
              <w:fldChar w:fldCharType="begin"/>
            </w:r>
            <w:r>
              <w:rPr>
                <w:noProof/>
                <w:webHidden/>
              </w:rPr>
              <w:instrText xml:space="preserve"> PAGEREF _Toc105766009 \h </w:instrText>
            </w:r>
            <w:r>
              <w:rPr>
                <w:noProof/>
                <w:webHidden/>
              </w:rPr>
            </w:r>
            <w:r>
              <w:rPr>
                <w:noProof/>
                <w:webHidden/>
              </w:rPr>
              <w:fldChar w:fldCharType="separate"/>
            </w:r>
            <w:r>
              <w:rPr>
                <w:noProof/>
                <w:webHidden/>
              </w:rPr>
              <w:t>18</w:t>
            </w:r>
            <w:r>
              <w:rPr>
                <w:noProof/>
                <w:webHidden/>
              </w:rPr>
              <w:fldChar w:fldCharType="end"/>
            </w:r>
          </w:hyperlink>
        </w:p>
        <w:p w14:paraId="34A928EC" w14:textId="44D33A11"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10" w:history="1">
            <w:r w:rsidRPr="006C4EF4">
              <w:rPr>
                <w:rStyle w:val="Hyperlink"/>
                <w:b/>
                <w:noProof/>
              </w:rPr>
              <w:t>9.</w:t>
            </w:r>
            <w:r>
              <w:rPr>
                <w:rFonts w:asciiTheme="minorHAnsi" w:eastAsiaTheme="minorEastAsia" w:hAnsiTheme="minorHAnsi" w:cstheme="minorBidi"/>
                <w:noProof/>
                <w:lang w:val="en-ZA"/>
              </w:rPr>
              <w:tab/>
            </w:r>
            <w:r w:rsidRPr="006C4EF4">
              <w:rPr>
                <w:rStyle w:val="Hyperlink"/>
                <w:b/>
                <w:noProof/>
              </w:rPr>
              <w:t>METHODOLOGIES</w:t>
            </w:r>
            <w:r>
              <w:rPr>
                <w:noProof/>
                <w:webHidden/>
              </w:rPr>
              <w:tab/>
            </w:r>
            <w:r>
              <w:rPr>
                <w:noProof/>
                <w:webHidden/>
              </w:rPr>
              <w:fldChar w:fldCharType="begin"/>
            </w:r>
            <w:r>
              <w:rPr>
                <w:noProof/>
                <w:webHidden/>
              </w:rPr>
              <w:instrText xml:space="preserve"> PAGEREF _Toc105766010 \h </w:instrText>
            </w:r>
            <w:r>
              <w:rPr>
                <w:noProof/>
                <w:webHidden/>
              </w:rPr>
            </w:r>
            <w:r>
              <w:rPr>
                <w:noProof/>
                <w:webHidden/>
              </w:rPr>
              <w:fldChar w:fldCharType="separate"/>
            </w:r>
            <w:r>
              <w:rPr>
                <w:noProof/>
                <w:webHidden/>
              </w:rPr>
              <w:t>19</w:t>
            </w:r>
            <w:r>
              <w:rPr>
                <w:noProof/>
                <w:webHidden/>
              </w:rPr>
              <w:fldChar w:fldCharType="end"/>
            </w:r>
          </w:hyperlink>
        </w:p>
        <w:p w14:paraId="5893C557" w14:textId="27B6506D"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11" w:history="1">
            <w:r w:rsidRPr="006C4EF4">
              <w:rPr>
                <w:rStyle w:val="Hyperlink"/>
                <w:noProof/>
                <w:lang w:val="en-ZA"/>
              </w:rPr>
              <w:t>9.1</w:t>
            </w:r>
            <w:r>
              <w:rPr>
                <w:rFonts w:asciiTheme="minorHAnsi" w:eastAsiaTheme="minorEastAsia" w:hAnsiTheme="minorHAnsi" w:cstheme="minorBidi"/>
                <w:noProof/>
                <w:lang w:val="en-ZA"/>
              </w:rPr>
              <w:tab/>
            </w:r>
            <w:r w:rsidRPr="006C4EF4">
              <w:rPr>
                <w:rStyle w:val="Hyperlink"/>
                <w:noProof/>
                <w:lang w:val="en-ZA"/>
              </w:rPr>
              <w:t xml:space="preserve">Design </w:t>
            </w:r>
            <w:r w:rsidRPr="006C4EF4">
              <w:rPr>
                <w:rStyle w:val="Hyperlink"/>
                <w:noProof/>
              </w:rPr>
              <w:t>Methodology</w:t>
            </w:r>
            <w:r w:rsidRPr="006C4EF4">
              <w:rPr>
                <w:rStyle w:val="Hyperlink"/>
                <w:noProof/>
                <w:lang w:val="en-ZA"/>
              </w:rPr>
              <w:t xml:space="preserve"> to be utilised</w:t>
            </w:r>
            <w:r>
              <w:rPr>
                <w:noProof/>
                <w:webHidden/>
              </w:rPr>
              <w:tab/>
            </w:r>
            <w:r>
              <w:rPr>
                <w:noProof/>
                <w:webHidden/>
              </w:rPr>
              <w:fldChar w:fldCharType="begin"/>
            </w:r>
            <w:r>
              <w:rPr>
                <w:noProof/>
                <w:webHidden/>
              </w:rPr>
              <w:instrText xml:space="preserve"> PAGEREF _Toc105766011 \h </w:instrText>
            </w:r>
            <w:r>
              <w:rPr>
                <w:noProof/>
                <w:webHidden/>
              </w:rPr>
            </w:r>
            <w:r>
              <w:rPr>
                <w:noProof/>
                <w:webHidden/>
              </w:rPr>
              <w:fldChar w:fldCharType="separate"/>
            </w:r>
            <w:r>
              <w:rPr>
                <w:noProof/>
                <w:webHidden/>
              </w:rPr>
              <w:t>19</w:t>
            </w:r>
            <w:r>
              <w:rPr>
                <w:noProof/>
                <w:webHidden/>
              </w:rPr>
              <w:fldChar w:fldCharType="end"/>
            </w:r>
          </w:hyperlink>
        </w:p>
        <w:p w14:paraId="3806921E" w14:textId="551D1967"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12" w:history="1">
            <w:r w:rsidRPr="006C4EF4">
              <w:rPr>
                <w:rStyle w:val="Hyperlink"/>
                <w:noProof/>
                <w:lang w:val="en-ZA"/>
              </w:rPr>
              <w:t>9.2</w:t>
            </w:r>
            <w:r>
              <w:rPr>
                <w:rFonts w:asciiTheme="minorHAnsi" w:eastAsiaTheme="minorEastAsia" w:hAnsiTheme="minorHAnsi" w:cstheme="minorBidi"/>
                <w:noProof/>
                <w:lang w:val="en-ZA"/>
              </w:rPr>
              <w:tab/>
            </w:r>
            <w:r w:rsidRPr="006C4EF4">
              <w:rPr>
                <w:rStyle w:val="Hyperlink"/>
                <w:noProof/>
                <w:lang w:val="en-ZA"/>
              </w:rPr>
              <w:t xml:space="preserve">A few </w:t>
            </w:r>
            <w:r w:rsidRPr="006C4EF4">
              <w:rPr>
                <w:rStyle w:val="Hyperlink"/>
                <w:noProof/>
              </w:rPr>
              <w:t>reasons</w:t>
            </w:r>
            <w:r w:rsidRPr="006C4EF4">
              <w:rPr>
                <w:rStyle w:val="Hyperlink"/>
                <w:noProof/>
                <w:lang w:val="en-ZA"/>
              </w:rPr>
              <w:t xml:space="preserve"> to use the Agile-Waterfall Hybrid model:</w:t>
            </w:r>
            <w:r>
              <w:rPr>
                <w:noProof/>
                <w:webHidden/>
              </w:rPr>
              <w:tab/>
            </w:r>
            <w:r>
              <w:rPr>
                <w:noProof/>
                <w:webHidden/>
              </w:rPr>
              <w:fldChar w:fldCharType="begin"/>
            </w:r>
            <w:r>
              <w:rPr>
                <w:noProof/>
                <w:webHidden/>
              </w:rPr>
              <w:instrText xml:space="preserve"> PAGEREF _Toc105766012 \h </w:instrText>
            </w:r>
            <w:r>
              <w:rPr>
                <w:noProof/>
                <w:webHidden/>
              </w:rPr>
            </w:r>
            <w:r>
              <w:rPr>
                <w:noProof/>
                <w:webHidden/>
              </w:rPr>
              <w:fldChar w:fldCharType="separate"/>
            </w:r>
            <w:r>
              <w:rPr>
                <w:noProof/>
                <w:webHidden/>
              </w:rPr>
              <w:t>19</w:t>
            </w:r>
            <w:r>
              <w:rPr>
                <w:noProof/>
                <w:webHidden/>
              </w:rPr>
              <w:fldChar w:fldCharType="end"/>
            </w:r>
          </w:hyperlink>
        </w:p>
        <w:p w14:paraId="6F2057DF" w14:textId="24BE6724"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13" w:history="1">
            <w:r w:rsidRPr="006C4EF4">
              <w:rPr>
                <w:rStyle w:val="Hyperlink"/>
                <w:noProof/>
                <w:lang w:val="en-ZA"/>
              </w:rPr>
              <w:t>9.3</w:t>
            </w:r>
            <w:r>
              <w:rPr>
                <w:rFonts w:asciiTheme="minorHAnsi" w:eastAsiaTheme="minorEastAsia" w:hAnsiTheme="minorHAnsi" w:cstheme="minorBidi"/>
                <w:noProof/>
                <w:lang w:val="en-ZA"/>
              </w:rPr>
              <w:tab/>
            </w:r>
            <w:r w:rsidRPr="006C4EF4">
              <w:rPr>
                <w:rStyle w:val="Hyperlink"/>
                <w:noProof/>
                <w:lang w:val="en-ZA"/>
              </w:rPr>
              <w:t>Pros of a hybrid methodology model:</w:t>
            </w:r>
            <w:r>
              <w:rPr>
                <w:noProof/>
                <w:webHidden/>
              </w:rPr>
              <w:tab/>
            </w:r>
            <w:r>
              <w:rPr>
                <w:noProof/>
                <w:webHidden/>
              </w:rPr>
              <w:fldChar w:fldCharType="begin"/>
            </w:r>
            <w:r>
              <w:rPr>
                <w:noProof/>
                <w:webHidden/>
              </w:rPr>
              <w:instrText xml:space="preserve"> PAGEREF _Toc105766013 \h </w:instrText>
            </w:r>
            <w:r>
              <w:rPr>
                <w:noProof/>
                <w:webHidden/>
              </w:rPr>
            </w:r>
            <w:r>
              <w:rPr>
                <w:noProof/>
                <w:webHidden/>
              </w:rPr>
              <w:fldChar w:fldCharType="separate"/>
            </w:r>
            <w:r>
              <w:rPr>
                <w:noProof/>
                <w:webHidden/>
              </w:rPr>
              <w:t>19</w:t>
            </w:r>
            <w:r>
              <w:rPr>
                <w:noProof/>
                <w:webHidden/>
              </w:rPr>
              <w:fldChar w:fldCharType="end"/>
            </w:r>
          </w:hyperlink>
        </w:p>
        <w:p w14:paraId="46D7F116" w14:textId="4BEEE019"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14" w:history="1">
            <w:r w:rsidRPr="006C4EF4">
              <w:rPr>
                <w:rStyle w:val="Hyperlink"/>
                <w:noProof/>
                <w:lang w:val="en-ZA"/>
              </w:rPr>
              <w:t>9.4</w:t>
            </w:r>
            <w:r>
              <w:rPr>
                <w:rFonts w:asciiTheme="minorHAnsi" w:eastAsiaTheme="minorEastAsia" w:hAnsiTheme="minorHAnsi" w:cstheme="minorBidi"/>
                <w:noProof/>
                <w:lang w:val="en-ZA"/>
              </w:rPr>
              <w:tab/>
            </w:r>
            <w:r w:rsidRPr="006C4EF4">
              <w:rPr>
                <w:rStyle w:val="Hyperlink"/>
                <w:noProof/>
                <w:lang w:val="en-ZA"/>
              </w:rPr>
              <w:t>Project Management Methodology to be utilised</w:t>
            </w:r>
            <w:r>
              <w:rPr>
                <w:noProof/>
                <w:webHidden/>
              </w:rPr>
              <w:tab/>
            </w:r>
            <w:r>
              <w:rPr>
                <w:noProof/>
                <w:webHidden/>
              </w:rPr>
              <w:fldChar w:fldCharType="begin"/>
            </w:r>
            <w:r>
              <w:rPr>
                <w:noProof/>
                <w:webHidden/>
              </w:rPr>
              <w:instrText xml:space="preserve"> PAGEREF _Toc105766014 \h </w:instrText>
            </w:r>
            <w:r>
              <w:rPr>
                <w:noProof/>
                <w:webHidden/>
              </w:rPr>
            </w:r>
            <w:r>
              <w:rPr>
                <w:noProof/>
                <w:webHidden/>
              </w:rPr>
              <w:fldChar w:fldCharType="separate"/>
            </w:r>
            <w:r>
              <w:rPr>
                <w:noProof/>
                <w:webHidden/>
              </w:rPr>
              <w:t>19</w:t>
            </w:r>
            <w:r>
              <w:rPr>
                <w:noProof/>
                <w:webHidden/>
              </w:rPr>
              <w:fldChar w:fldCharType="end"/>
            </w:r>
          </w:hyperlink>
        </w:p>
        <w:p w14:paraId="6548A232" w14:textId="79127019" w:rsidR="0089283B" w:rsidRDefault="0089283B">
          <w:pPr>
            <w:pStyle w:val="TOC1"/>
            <w:tabs>
              <w:tab w:val="left" w:pos="660"/>
              <w:tab w:val="right" w:leader="dot" w:pos="9019"/>
            </w:tabs>
            <w:rPr>
              <w:rFonts w:asciiTheme="minorHAnsi" w:eastAsiaTheme="minorEastAsia" w:hAnsiTheme="minorHAnsi" w:cstheme="minorBidi"/>
              <w:noProof/>
              <w:lang w:val="en-ZA"/>
            </w:rPr>
          </w:pPr>
          <w:hyperlink w:anchor="_Toc105766015" w:history="1">
            <w:r w:rsidRPr="006C4EF4">
              <w:rPr>
                <w:rStyle w:val="Hyperlink"/>
                <w:b/>
                <w:noProof/>
              </w:rPr>
              <w:t>10.</w:t>
            </w:r>
            <w:r>
              <w:rPr>
                <w:rFonts w:asciiTheme="minorHAnsi" w:eastAsiaTheme="minorEastAsia" w:hAnsiTheme="minorHAnsi" w:cstheme="minorBidi"/>
                <w:noProof/>
                <w:lang w:val="en-ZA"/>
              </w:rPr>
              <w:tab/>
            </w:r>
            <w:r w:rsidRPr="006C4EF4">
              <w:rPr>
                <w:rStyle w:val="Hyperlink"/>
                <w:b/>
                <w:noProof/>
              </w:rPr>
              <w:t>PROJECT PLAN</w:t>
            </w:r>
            <w:r>
              <w:rPr>
                <w:noProof/>
                <w:webHidden/>
              </w:rPr>
              <w:tab/>
            </w:r>
            <w:r>
              <w:rPr>
                <w:noProof/>
                <w:webHidden/>
              </w:rPr>
              <w:fldChar w:fldCharType="begin"/>
            </w:r>
            <w:r>
              <w:rPr>
                <w:noProof/>
                <w:webHidden/>
              </w:rPr>
              <w:instrText xml:space="preserve"> PAGEREF _Toc105766015 \h </w:instrText>
            </w:r>
            <w:r>
              <w:rPr>
                <w:noProof/>
                <w:webHidden/>
              </w:rPr>
            </w:r>
            <w:r>
              <w:rPr>
                <w:noProof/>
                <w:webHidden/>
              </w:rPr>
              <w:fldChar w:fldCharType="separate"/>
            </w:r>
            <w:r>
              <w:rPr>
                <w:noProof/>
                <w:webHidden/>
              </w:rPr>
              <w:t>20</w:t>
            </w:r>
            <w:r>
              <w:rPr>
                <w:noProof/>
                <w:webHidden/>
              </w:rPr>
              <w:fldChar w:fldCharType="end"/>
            </w:r>
          </w:hyperlink>
        </w:p>
        <w:p w14:paraId="2E8343C3" w14:textId="4116AF21" w:rsidR="0089283B" w:rsidRDefault="0089283B">
          <w:pPr>
            <w:pStyle w:val="TOC1"/>
            <w:tabs>
              <w:tab w:val="left" w:pos="660"/>
              <w:tab w:val="right" w:leader="dot" w:pos="9019"/>
            </w:tabs>
            <w:rPr>
              <w:rFonts w:asciiTheme="minorHAnsi" w:eastAsiaTheme="minorEastAsia" w:hAnsiTheme="minorHAnsi" w:cstheme="minorBidi"/>
              <w:noProof/>
              <w:lang w:val="en-ZA"/>
            </w:rPr>
          </w:pPr>
          <w:hyperlink w:anchor="_Toc105766016" w:history="1">
            <w:r w:rsidRPr="006C4EF4">
              <w:rPr>
                <w:rStyle w:val="Hyperlink"/>
                <w:b/>
                <w:noProof/>
              </w:rPr>
              <w:t>11.</w:t>
            </w:r>
            <w:r>
              <w:rPr>
                <w:rFonts w:asciiTheme="minorHAnsi" w:eastAsiaTheme="minorEastAsia" w:hAnsiTheme="minorHAnsi" w:cstheme="minorBidi"/>
                <w:noProof/>
                <w:lang w:val="en-ZA"/>
              </w:rPr>
              <w:tab/>
            </w:r>
            <w:r w:rsidRPr="006C4EF4">
              <w:rPr>
                <w:rStyle w:val="Hyperlink"/>
                <w:b/>
                <w:noProof/>
              </w:rPr>
              <w:t>BUDGET</w:t>
            </w:r>
            <w:r>
              <w:rPr>
                <w:noProof/>
                <w:webHidden/>
              </w:rPr>
              <w:tab/>
            </w:r>
            <w:r>
              <w:rPr>
                <w:noProof/>
                <w:webHidden/>
              </w:rPr>
              <w:fldChar w:fldCharType="begin"/>
            </w:r>
            <w:r>
              <w:rPr>
                <w:noProof/>
                <w:webHidden/>
              </w:rPr>
              <w:instrText xml:space="preserve"> PAGEREF _Toc105766016 \h </w:instrText>
            </w:r>
            <w:r>
              <w:rPr>
                <w:noProof/>
                <w:webHidden/>
              </w:rPr>
            </w:r>
            <w:r>
              <w:rPr>
                <w:noProof/>
                <w:webHidden/>
              </w:rPr>
              <w:fldChar w:fldCharType="separate"/>
            </w:r>
            <w:r>
              <w:rPr>
                <w:noProof/>
                <w:webHidden/>
              </w:rPr>
              <w:t>21</w:t>
            </w:r>
            <w:r>
              <w:rPr>
                <w:noProof/>
                <w:webHidden/>
              </w:rPr>
              <w:fldChar w:fldCharType="end"/>
            </w:r>
          </w:hyperlink>
        </w:p>
        <w:p w14:paraId="7CCB6362" w14:textId="32979F9D" w:rsidR="0089283B" w:rsidRDefault="0089283B">
          <w:pPr>
            <w:pStyle w:val="TOC1"/>
            <w:tabs>
              <w:tab w:val="left" w:pos="660"/>
              <w:tab w:val="right" w:leader="dot" w:pos="9019"/>
            </w:tabs>
            <w:rPr>
              <w:rFonts w:asciiTheme="minorHAnsi" w:eastAsiaTheme="minorEastAsia" w:hAnsiTheme="minorHAnsi" w:cstheme="minorBidi"/>
              <w:noProof/>
              <w:lang w:val="en-ZA"/>
            </w:rPr>
          </w:pPr>
          <w:hyperlink w:anchor="_Toc105766017" w:history="1">
            <w:r w:rsidRPr="006C4EF4">
              <w:rPr>
                <w:rStyle w:val="Hyperlink"/>
                <w:b/>
                <w:noProof/>
              </w:rPr>
              <w:t>12.</w:t>
            </w:r>
            <w:r>
              <w:rPr>
                <w:rFonts w:asciiTheme="minorHAnsi" w:eastAsiaTheme="minorEastAsia" w:hAnsiTheme="minorHAnsi" w:cstheme="minorBidi"/>
                <w:noProof/>
                <w:lang w:val="en-ZA"/>
              </w:rPr>
              <w:tab/>
            </w:r>
            <w:r w:rsidRPr="006C4EF4">
              <w:rPr>
                <w:rStyle w:val="Hyperlink"/>
                <w:b/>
                <w:noProof/>
              </w:rPr>
              <w:t>INVOICING SCHEDULE</w:t>
            </w:r>
            <w:r>
              <w:rPr>
                <w:noProof/>
                <w:webHidden/>
              </w:rPr>
              <w:tab/>
            </w:r>
            <w:r>
              <w:rPr>
                <w:noProof/>
                <w:webHidden/>
              </w:rPr>
              <w:fldChar w:fldCharType="begin"/>
            </w:r>
            <w:r>
              <w:rPr>
                <w:noProof/>
                <w:webHidden/>
              </w:rPr>
              <w:instrText xml:space="preserve"> PAGEREF _Toc105766017 \h </w:instrText>
            </w:r>
            <w:r>
              <w:rPr>
                <w:noProof/>
                <w:webHidden/>
              </w:rPr>
            </w:r>
            <w:r>
              <w:rPr>
                <w:noProof/>
                <w:webHidden/>
              </w:rPr>
              <w:fldChar w:fldCharType="separate"/>
            </w:r>
            <w:r>
              <w:rPr>
                <w:noProof/>
                <w:webHidden/>
              </w:rPr>
              <w:t>23</w:t>
            </w:r>
            <w:r>
              <w:rPr>
                <w:noProof/>
                <w:webHidden/>
              </w:rPr>
              <w:fldChar w:fldCharType="end"/>
            </w:r>
          </w:hyperlink>
        </w:p>
        <w:p w14:paraId="21B094C0" w14:textId="187E3221" w:rsidR="0089283B" w:rsidRDefault="0089283B">
          <w:pPr>
            <w:pStyle w:val="TOC2"/>
            <w:tabs>
              <w:tab w:val="right" w:leader="dot" w:pos="9019"/>
            </w:tabs>
            <w:rPr>
              <w:rFonts w:asciiTheme="minorHAnsi" w:eastAsiaTheme="minorEastAsia" w:hAnsiTheme="minorHAnsi" w:cstheme="minorBidi"/>
              <w:noProof/>
              <w:lang w:val="en-ZA"/>
            </w:rPr>
          </w:pPr>
          <w:hyperlink w:anchor="_Toc105766018" w:history="1">
            <w:r w:rsidRPr="006C4EF4">
              <w:rPr>
                <w:rStyle w:val="Hyperlink"/>
                <w:noProof/>
              </w:rPr>
              <w:t>12.1. Terms and Conditions</w:t>
            </w:r>
            <w:r>
              <w:rPr>
                <w:noProof/>
                <w:webHidden/>
              </w:rPr>
              <w:tab/>
            </w:r>
            <w:r>
              <w:rPr>
                <w:noProof/>
                <w:webHidden/>
              </w:rPr>
              <w:fldChar w:fldCharType="begin"/>
            </w:r>
            <w:r>
              <w:rPr>
                <w:noProof/>
                <w:webHidden/>
              </w:rPr>
              <w:instrText xml:space="preserve"> PAGEREF _Toc105766018 \h </w:instrText>
            </w:r>
            <w:r>
              <w:rPr>
                <w:noProof/>
                <w:webHidden/>
              </w:rPr>
            </w:r>
            <w:r>
              <w:rPr>
                <w:noProof/>
                <w:webHidden/>
              </w:rPr>
              <w:fldChar w:fldCharType="separate"/>
            </w:r>
            <w:r>
              <w:rPr>
                <w:noProof/>
                <w:webHidden/>
              </w:rPr>
              <w:t>24</w:t>
            </w:r>
            <w:r>
              <w:rPr>
                <w:noProof/>
                <w:webHidden/>
              </w:rPr>
              <w:fldChar w:fldCharType="end"/>
            </w:r>
          </w:hyperlink>
        </w:p>
        <w:p w14:paraId="0E473DD4" w14:textId="323DDE1C" w:rsidR="0089283B" w:rsidRDefault="0089283B">
          <w:pPr>
            <w:pStyle w:val="TOC2"/>
            <w:tabs>
              <w:tab w:val="right" w:leader="dot" w:pos="9019"/>
            </w:tabs>
            <w:rPr>
              <w:rFonts w:asciiTheme="minorHAnsi" w:eastAsiaTheme="minorEastAsia" w:hAnsiTheme="minorHAnsi" w:cstheme="minorBidi"/>
              <w:noProof/>
              <w:lang w:val="en-ZA"/>
            </w:rPr>
          </w:pPr>
          <w:hyperlink w:anchor="_Toc105766019" w:history="1">
            <w:r w:rsidRPr="006C4EF4">
              <w:rPr>
                <w:rStyle w:val="Hyperlink"/>
                <w:noProof/>
              </w:rPr>
              <w:t>12.2. Purpose and Context</w:t>
            </w:r>
            <w:r>
              <w:rPr>
                <w:noProof/>
                <w:webHidden/>
              </w:rPr>
              <w:tab/>
            </w:r>
            <w:r>
              <w:rPr>
                <w:noProof/>
                <w:webHidden/>
              </w:rPr>
              <w:fldChar w:fldCharType="begin"/>
            </w:r>
            <w:r>
              <w:rPr>
                <w:noProof/>
                <w:webHidden/>
              </w:rPr>
              <w:instrText xml:space="preserve"> PAGEREF _Toc105766019 \h </w:instrText>
            </w:r>
            <w:r>
              <w:rPr>
                <w:noProof/>
                <w:webHidden/>
              </w:rPr>
            </w:r>
            <w:r>
              <w:rPr>
                <w:noProof/>
                <w:webHidden/>
              </w:rPr>
              <w:fldChar w:fldCharType="separate"/>
            </w:r>
            <w:r>
              <w:rPr>
                <w:noProof/>
                <w:webHidden/>
              </w:rPr>
              <w:t>24</w:t>
            </w:r>
            <w:r>
              <w:rPr>
                <w:noProof/>
                <w:webHidden/>
              </w:rPr>
              <w:fldChar w:fldCharType="end"/>
            </w:r>
          </w:hyperlink>
        </w:p>
        <w:p w14:paraId="5E1BAAB5" w14:textId="478625AB" w:rsidR="0089283B" w:rsidRDefault="0089283B">
          <w:pPr>
            <w:pStyle w:val="TOC2"/>
            <w:tabs>
              <w:tab w:val="right" w:leader="dot" w:pos="9019"/>
            </w:tabs>
            <w:rPr>
              <w:rFonts w:asciiTheme="minorHAnsi" w:eastAsiaTheme="minorEastAsia" w:hAnsiTheme="minorHAnsi" w:cstheme="minorBidi"/>
              <w:noProof/>
              <w:lang w:val="en-ZA"/>
            </w:rPr>
          </w:pPr>
          <w:hyperlink w:anchor="_Toc105766020" w:history="1">
            <w:r w:rsidRPr="006C4EF4">
              <w:rPr>
                <w:rStyle w:val="Hyperlink"/>
                <w:noProof/>
              </w:rPr>
              <w:t>12.3. Validity of Submission</w:t>
            </w:r>
            <w:r>
              <w:rPr>
                <w:noProof/>
                <w:webHidden/>
              </w:rPr>
              <w:tab/>
            </w:r>
            <w:r>
              <w:rPr>
                <w:noProof/>
                <w:webHidden/>
              </w:rPr>
              <w:fldChar w:fldCharType="begin"/>
            </w:r>
            <w:r>
              <w:rPr>
                <w:noProof/>
                <w:webHidden/>
              </w:rPr>
              <w:instrText xml:space="preserve"> PAGEREF _Toc105766020 \h </w:instrText>
            </w:r>
            <w:r>
              <w:rPr>
                <w:noProof/>
                <w:webHidden/>
              </w:rPr>
            </w:r>
            <w:r>
              <w:rPr>
                <w:noProof/>
                <w:webHidden/>
              </w:rPr>
              <w:fldChar w:fldCharType="separate"/>
            </w:r>
            <w:r>
              <w:rPr>
                <w:noProof/>
                <w:webHidden/>
              </w:rPr>
              <w:t>24</w:t>
            </w:r>
            <w:r>
              <w:rPr>
                <w:noProof/>
                <w:webHidden/>
              </w:rPr>
              <w:fldChar w:fldCharType="end"/>
            </w:r>
          </w:hyperlink>
        </w:p>
        <w:p w14:paraId="6670C089" w14:textId="11E5D559" w:rsidR="0089283B" w:rsidRDefault="0089283B">
          <w:pPr>
            <w:pStyle w:val="TOC2"/>
            <w:tabs>
              <w:tab w:val="right" w:leader="dot" w:pos="9019"/>
            </w:tabs>
            <w:rPr>
              <w:rFonts w:asciiTheme="minorHAnsi" w:eastAsiaTheme="minorEastAsia" w:hAnsiTheme="minorHAnsi" w:cstheme="minorBidi"/>
              <w:noProof/>
              <w:lang w:val="en-ZA"/>
            </w:rPr>
          </w:pPr>
          <w:hyperlink w:anchor="_Toc105766021" w:history="1">
            <w:r w:rsidRPr="006C4EF4">
              <w:rPr>
                <w:rStyle w:val="Hyperlink"/>
                <w:noProof/>
              </w:rPr>
              <w:t>12.4. Contractual Relationship</w:t>
            </w:r>
            <w:r>
              <w:rPr>
                <w:noProof/>
                <w:webHidden/>
              </w:rPr>
              <w:tab/>
            </w:r>
            <w:r>
              <w:rPr>
                <w:noProof/>
                <w:webHidden/>
              </w:rPr>
              <w:fldChar w:fldCharType="begin"/>
            </w:r>
            <w:r>
              <w:rPr>
                <w:noProof/>
                <w:webHidden/>
              </w:rPr>
              <w:instrText xml:space="preserve"> PAGEREF _Toc105766021 \h </w:instrText>
            </w:r>
            <w:r>
              <w:rPr>
                <w:noProof/>
                <w:webHidden/>
              </w:rPr>
            </w:r>
            <w:r>
              <w:rPr>
                <w:noProof/>
                <w:webHidden/>
              </w:rPr>
              <w:fldChar w:fldCharType="separate"/>
            </w:r>
            <w:r>
              <w:rPr>
                <w:noProof/>
                <w:webHidden/>
              </w:rPr>
              <w:t>24</w:t>
            </w:r>
            <w:r>
              <w:rPr>
                <w:noProof/>
                <w:webHidden/>
              </w:rPr>
              <w:fldChar w:fldCharType="end"/>
            </w:r>
          </w:hyperlink>
        </w:p>
        <w:p w14:paraId="0E973F5C" w14:textId="0B011FFB" w:rsidR="0089283B" w:rsidRDefault="0089283B">
          <w:pPr>
            <w:pStyle w:val="TOC2"/>
            <w:tabs>
              <w:tab w:val="right" w:leader="dot" w:pos="9019"/>
            </w:tabs>
            <w:rPr>
              <w:rFonts w:asciiTheme="minorHAnsi" w:eastAsiaTheme="minorEastAsia" w:hAnsiTheme="minorHAnsi" w:cstheme="minorBidi"/>
              <w:noProof/>
              <w:lang w:val="en-ZA"/>
            </w:rPr>
          </w:pPr>
          <w:hyperlink w:anchor="_Toc105766022" w:history="1">
            <w:r w:rsidRPr="006C4EF4">
              <w:rPr>
                <w:rStyle w:val="Hyperlink"/>
                <w:noProof/>
              </w:rPr>
              <w:t>12.5. Duration</w:t>
            </w:r>
            <w:r>
              <w:rPr>
                <w:noProof/>
                <w:webHidden/>
              </w:rPr>
              <w:tab/>
            </w:r>
            <w:r>
              <w:rPr>
                <w:noProof/>
                <w:webHidden/>
              </w:rPr>
              <w:fldChar w:fldCharType="begin"/>
            </w:r>
            <w:r>
              <w:rPr>
                <w:noProof/>
                <w:webHidden/>
              </w:rPr>
              <w:instrText xml:space="preserve"> PAGEREF _Toc105766022 \h </w:instrText>
            </w:r>
            <w:r>
              <w:rPr>
                <w:noProof/>
                <w:webHidden/>
              </w:rPr>
            </w:r>
            <w:r>
              <w:rPr>
                <w:noProof/>
                <w:webHidden/>
              </w:rPr>
              <w:fldChar w:fldCharType="separate"/>
            </w:r>
            <w:r>
              <w:rPr>
                <w:noProof/>
                <w:webHidden/>
              </w:rPr>
              <w:t>24</w:t>
            </w:r>
            <w:r>
              <w:rPr>
                <w:noProof/>
                <w:webHidden/>
              </w:rPr>
              <w:fldChar w:fldCharType="end"/>
            </w:r>
          </w:hyperlink>
        </w:p>
        <w:p w14:paraId="5B665C00" w14:textId="48E3479C" w:rsidR="0089283B" w:rsidRDefault="0089283B">
          <w:pPr>
            <w:pStyle w:val="TOC2"/>
            <w:tabs>
              <w:tab w:val="right" w:leader="dot" w:pos="9019"/>
            </w:tabs>
            <w:rPr>
              <w:rFonts w:asciiTheme="minorHAnsi" w:eastAsiaTheme="minorEastAsia" w:hAnsiTheme="minorHAnsi" w:cstheme="minorBidi"/>
              <w:noProof/>
              <w:lang w:val="en-ZA"/>
            </w:rPr>
          </w:pPr>
          <w:hyperlink w:anchor="_Toc105766023" w:history="1">
            <w:r w:rsidRPr="006C4EF4">
              <w:rPr>
                <w:rStyle w:val="Hyperlink"/>
                <w:noProof/>
              </w:rPr>
              <w:t>12.6. Client’s Responsibility</w:t>
            </w:r>
            <w:r>
              <w:rPr>
                <w:noProof/>
                <w:webHidden/>
              </w:rPr>
              <w:tab/>
            </w:r>
            <w:r>
              <w:rPr>
                <w:noProof/>
                <w:webHidden/>
              </w:rPr>
              <w:fldChar w:fldCharType="begin"/>
            </w:r>
            <w:r>
              <w:rPr>
                <w:noProof/>
                <w:webHidden/>
              </w:rPr>
              <w:instrText xml:space="preserve"> PAGEREF _Toc105766023 \h </w:instrText>
            </w:r>
            <w:r>
              <w:rPr>
                <w:noProof/>
                <w:webHidden/>
              </w:rPr>
            </w:r>
            <w:r>
              <w:rPr>
                <w:noProof/>
                <w:webHidden/>
              </w:rPr>
              <w:fldChar w:fldCharType="separate"/>
            </w:r>
            <w:r>
              <w:rPr>
                <w:noProof/>
                <w:webHidden/>
              </w:rPr>
              <w:t>25</w:t>
            </w:r>
            <w:r>
              <w:rPr>
                <w:noProof/>
                <w:webHidden/>
              </w:rPr>
              <w:fldChar w:fldCharType="end"/>
            </w:r>
          </w:hyperlink>
        </w:p>
        <w:p w14:paraId="00E452F5" w14:textId="2C79A011" w:rsidR="0089283B" w:rsidRDefault="0089283B">
          <w:pPr>
            <w:pStyle w:val="TOC2"/>
            <w:tabs>
              <w:tab w:val="right" w:leader="dot" w:pos="9019"/>
            </w:tabs>
            <w:rPr>
              <w:rFonts w:asciiTheme="minorHAnsi" w:eastAsiaTheme="minorEastAsia" w:hAnsiTheme="minorHAnsi" w:cstheme="minorBidi"/>
              <w:noProof/>
              <w:lang w:val="en-ZA"/>
            </w:rPr>
          </w:pPr>
          <w:hyperlink w:anchor="_Toc105766024" w:history="1">
            <w:r w:rsidRPr="006C4EF4">
              <w:rPr>
                <w:rStyle w:val="Hyperlink"/>
                <w:noProof/>
              </w:rPr>
              <w:t>12.7. Invoicing and payment</w:t>
            </w:r>
            <w:r>
              <w:rPr>
                <w:noProof/>
                <w:webHidden/>
              </w:rPr>
              <w:tab/>
            </w:r>
            <w:r>
              <w:rPr>
                <w:noProof/>
                <w:webHidden/>
              </w:rPr>
              <w:fldChar w:fldCharType="begin"/>
            </w:r>
            <w:r>
              <w:rPr>
                <w:noProof/>
                <w:webHidden/>
              </w:rPr>
              <w:instrText xml:space="preserve"> PAGEREF _Toc105766024 \h </w:instrText>
            </w:r>
            <w:r>
              <w:rPr>
                <w:noProof/>
                <w:webHidden/>
              </w:rPr>
            </w:r>
            <w:r>
              <w:rPr>
                <w:noProof/>
                <w:webHidden/>
              </w:rPr>
              <w:fldChar w:fldCharType="separate"/>
            </w:r>
            <w:r>
              <w:rPr>
                <w:noProof/>
                <w:webHidden/>
              </w:rPr>
              <w:t>25</w:t>
            </w:r>
            <w:r>
              <w:rPr>
                <w:noProof/>
                <w:webHidden/>
              </w:rPr>
              <w:fldChar w:fldCharType="end"/>
            </w:r>
          </w:hyperlink>
        </w:p>
        <w:p w14:paraId="524F2425" w14:textId="51083650" w:rsidR="0089283B" w:rsidRDefault="0089283B">
          <w:pPr>
            <w:pStyle w:val="TOC2"/>
            <w:tabs>
              <w:tab w:val="right" w:leader="dot" w:pos="9019"/>
            </w:tabs>
            <w:rPr>
              <w:rFonts w:asciiTheme="minorHAnsi" w:eastAsiaTheme="minorEastAsia" w:hAnsiTheme="minorHAnsi" w:cstheme="minorBidi"/>
              <w:noProof/>
              <w:lang w:val="en-ZA"/>
            </w:rPr>
          </w:pPr>
          <w:hyperlink w:anchor="_Toc105766025" w:history="1">
            <w:r w:rsidRPr="006C4EF4">
              <w:rPr>
                <w:rStyle w:val="Hyperlink"/>
                <w:noProof/>
              </w:rPr>
              <w:t>12.8. Risk</w:t>
            </w:r>
            <w:r>
              <w:rPr>
                <w:noProof/>
                <w:webHidden/>
              </w:rPr>
              <w:tab/>
            </w:r>
            <w:r>
              <w:rPr>
                <w:noProof/>
                <w:webHidden/>
              </w:rPr>
              <w:fldChar w:fldCharType="begin"/>
            </w:r>
            <w:r>
              <w:rPr>
                <w:noProof/>
                <w:webHidden/>
              </w:rPr>
              <w:instrText xml:space="preserve"> PAGEREF _Toc105766025 \h </w:instrText>
            </w:r>
            <w:r>
              <w:rPr>
                <w:noProof/>
                <w:webHidden/>
              </w:rPr>
            </w:r>
            <w:r>
              <w:rPr>
                <w:noProof/>
                <w:webHidden/>
              </w:rPr>
              <w:fldChar w:fldCharType="separate"/>
            </w:r>
            <w:r>
              <w:rPr>
                <w:noProof/>
                <w:webHidden/>
              </w:rPr>
              <w:t>25</w:t>
            </w:r>
            <w:r>
              <w:rPr>
                <w:noProof/>
                <w:webHidden/>
              </w:rPr>
              <w:fldChar w:fldCharType="end"/>
            </w:r>
          </w:hyperlink>
        </w:p>
        <w:p w14:paraId="412A808D" w14:textId="6552F992" w:rsidR="0089283B" w:rsidRDefault="0089283B">
          <w:pPr>
            <w:pStyle w:val="TOC2"/>
            <w:tabs>
              <w:tab w:val="right" w:leader="dot" w:pos="9019"/>
            </w:tabs>
            <w:rPr>
              <w:rFonts w:asciiTheme="minorHAnsi" w:eastAsiaTheme="minorEastAsia" w:hAnsiTheme="minorHAnsi" w:cstheme="minorBidi"/>
              <w:noProof/>
              <w:lang w:val="en-ZA"/>
            </w:rPr>
          </w:pPr>
          <w:hyperlink w:anchor="_Toc105766026" w:history="1">
            <w:r w:rsidRPr="006C4EF4">
              <w:rPr>
                <w:rStyle w:val="Hyperlink"/>
                <w:noProof/>
              </w:rPr>
              <w:t>12.9. Confidentiality and publication</w:t>
            </w:r>
            <w:r>
              <w:rPr>
                <w:noProof/>
                <w:webHidden/>
              </w:rPr>
              <w:tab/>
            </w:r>
            <w:r>
              <w:rPr>
                <w:noProof/>
                <w:webHidden/>
              </w:rPr>
              <w:fldChar w:fldCharType="begin"/>
            </w:r>
            <w:r>
              <w:rPr>
                <w:noProof/>
                <w:webHidden/>
              </w:rPr>
              <w:instrText xml:space="preserve"> PAGEREF _Toc105766026 \h </w:instrText>
            </w:r>
            <w:r>
              <w:rPr>
                <w:noProof/>
                <w:webHidden/>
              </w:rPr>
            </w:r>
            <w:r>
              <w:rPr>
                <w:noProof/>
                <w:webHidden/>
              </w:rPr>
              <w:fldChar w:fldCharType="separate"/>
            </w:r>
            <w:r>
              <w:rPr>
                <w:noProof/>
                <w:webHidden/>
              </w:rPr>
              <w:t>25</w:t>
            </w:r>
            <w:r>
              <w:rPr>
                <w:noProof/>
                <w:webHidden/>
              </w:rPr>
              <w:fldChar w:fldCharType="end"/>
            </w:r>
          </w:hyperlink>
        </w:p>
        <w:p w14:paraId="16926FC0" w14:textId="238E5296" w:rsidR="0089283B" w:rsidRDefault="0089283B">
          <w:pPr>
            <w:pStyle w:val="TOC2"/>
            <w:tabs>
              <w:tab w:val="right" w:leader="dot" w:pos="9019"/>
            </w:tabs>
            <w:rPr>
              <w:rFonts w:asciiTheme="minorHAnsi" w:eastAsiaTheme="minorEastAsia" w:hAnsiTheme="minorHAnsi" w:cstheme="minorBidi"/>
              <w:noProof/>
              <w:lang w:val="en-ZA"/>
            </w:rPr>
          </w:pPr>
          <w:hyperlink w:anchor="_Toc105766027" w:history="1">
            <w:r w:rsidRPr="006C4EF4">
              <w:rPr>
                <w:rStyle w:val="Hyperlink"/>
                <w:noProof/>
              </w:rPr>
              <w:t>12.10. Liability</w:t>
            </w:r>
            <w:r>
              <w:rPr>
                <w:noProof/>
                <w:webHidden/>
              </w:rPr>
              <w:tab/>
            </w:r>
            <w:r>
              <w:rPr>
                <w:noProof/>
                <w:webHidden/>
              </w:rPr>
              <w:fldChar w:fldCharType="begin"/>
            </w:r>
            <w:r>
              <w:rPr>
                <w:noProof/>
                <w:webHidden/>
              </w:rPr>
              <w:instrText xml:space="preserve"> PAGEREF _Toc105766027 \h </w:instrText>
            </w:r>
            <w:r>
              <w:rPr>
                <w:noProof/>
                <w:webHidden/>
              </w:rPr>
            </w:r>
            <w:r>
              <w:rPr>
                <w:noProof/>
                <w:webHidden/>
              </w:rPr>
              <w:fldChar w:fldCharType="separate"/>
            </w:r>
            <w:r>
              <w:rPr>
                <w:noProof/>
                <w:webHidden/>
              </w:rPr>
              <w:t>26</w:t>
            </w:r>
            <w:r>
              <w:rPr>
                <w:noProof/>
                <w:webHidden/>
              </w:rPr>
              <w:fldChar w:fldCharType="end"/>
            </w:r>
          </w:hyperlink>
        </w:p>
        <w:p w14:paraId="0AD5DA04" w14:textId="35EC1B3B" w:rsidR="0089283B" w:rsidRDefault="0089283B">
          <w:pPr>
            <w:pStyle w:val="TOC2"/>
            <w:tabs>
              <w:tab w:val="right" w:leader="dot" w:pos="9019"/>
            </w:tabs>
            <w:rPr>
              <w:rFonts w:asciiTheme="minorHAnsi" w:eastAsiaTheme="minorEastAsia" w:hAnsiTheme="minorHAnsi" w:cstheme="minorBidi"/>
              <w:noProof/>
              <w:lang w:val="en-ZA"/>
            </w:rPr>
          </w:pPr>
          <w:hyperlink w:anchor="_Toc105766028" w:history="1">
            <w:r w:rsidRPr="006C4EF4">
              <w:rPr>
                <w:rStyle w:val="Hyperlink"/>
                <w:noProof/>
              </w:rPr>
              <w:t>12.11. Intellectual property</w:t>
            </w:r>
            <w:r>
              <w:rPr>
                <w:noProof/>
                <w:webHidden/>
              </w:rPr>
              <w:tab/>
            </w:r>
            <w:r>
              <w:rPr>
                <w:noProof/>
                <w:webHidden/>
              </w:rPr>
              <w:fldChar w:fldCharType="begin"/>
            </w:r>
            <w:r>
              <w:rPr>
                <w:noProof/>
                <w:webHidden/>
              </w:rPr>
              <w:instrText xml:space="preserve"> PAGEREF _Toc105766028 \h </w:instrText>
            </w:r>
            <w:r>
              <w:rPr>
                <w:noProof/>
                <w:webHidden/>
              </w:rPr>
            </w:r>
            <w:r>
              <w:rPr>
                <w:noProof/>
                <w:webHidden/>
              </w:rPr>
              <w:fldChar w:fldCharType="separate"/>
            </w:r>
            <w:r>
              <w:rPr>
                <w:noProof/>
                <w:webHidden/>
              </w:rPr>
              <w:t>26</w:t>
            </w:r>
            <w:r>
              <w:rPr>
                <w:noProof/>
                <w:webHidden/>
              </w:rPr>
              <w:fldChar w:fldCharType="end"/>
            </w:r>
          </w:hyperlink>
        </w:p>
        <w:p w14:paraId="491986F2" w14:textId="1D188625" w:rsidR="0089283B" w:rsidRDefault="0089283B">
          <w:pPr>
            <w:pStyle w:val="TOC2"/>
            <w:tabs>
              <w:tab w:val="right" w:leader="dot" w:pos="9019"/>
            </w:tabs>
            <w:rPr>
              <w:rFonts w:asciiTheme="minorHAnsi" w:eastAsiaTheme="minorEastAsia" w:hAnsiTheme="minorHAnsi" w:cstheme="minorBidi"/>
              <w:noProof/>
              <w:lang w:val="en-ZA"/>
            </w:rPr>
          </w:pPr>
          <w:hyperlink w:anchor="_Toc105766029" w:history="1">
            <w:r w:rsidRPr="006C4EF4">
              <w:rPr>
                <w:rStyle w:val="Hyperlink"/>
                <w:noProof/>
              </w:rPr>
              <w:t>12.12. Breach</w:t>
            </w:r>
            <w:r>
              <w:rPr>
                <w:noProof/>
                <w:webHidden/>
              </w:rPr>
              <w:tab/>
            </w:r>
            <w:r>
              <w:rPr>
                <w:noProof/>
                <w:webHidden/>
              </w:rPr>
              <w:fldChar w:fldCharType="begin"/>
            </w:r>
            <w:r>
              <w:rPr>
                <w:noProof/>
                <w:webHidden/>
              </w:rPr>
              <w:instrText xml:space="preserve"> PAGEREF _Toc105766029 \h </w:instrText>
            </w:r>
            <w:r>
              <w:rPr>
                <w:noProof/>
                <w:webHidden/>
              </w:rPr>
            </w:r>
            <w:r>
              <w:rPr>
                <w:noProof/>
                <w:webHidden/>
              </w:rPr>
              <w:fldChar w:fldCharType="separate"/>
            </w:r>
            <w:r>
              <w:rPr>
                <w:noProof/>
                <w:webHidden/>
              </w:rPr>
              <w:t>26</w:t>
            </w:r>
            <w:r>
              <w:rPr>
                <w:noProof/>
                <w:webHidden/>
              </w:rPr>
              <w:fldChar w:fldCharType="end"/>
            </w:r>
          </w:hyperlink>
        </w:p>
        <w:p w14:paraId="735AD44B" w14:textId="0878D1A7" w:rsidR="0089283B" w:rsidRDefault="0089283B">
          <w:pPr>
            <w:pStyle w:val="TOC2"/>
            <w:tabs>
              <w:tab w:val="right" w:leader="dot" w:pos="9019"/>
            </w:tabs>
            <w:rPr>
              <w:rFonts w:asciiTheme="minorHAnsi" w:eastAsiaTheme="minorEastAsia" w:hAnsiTheme="minorHAnsi" w:cstheme="minorBidi"/>
              <w:noProof/>
              <w:lang w:val="en-ZA"/>
            </w:rPr>
          </w:pPr>
          <w:hyperlink w:anchor="_Toc105766030" w:history="1">
            <w:r w:rsidRPr="006C4EF4">
              <w:rPr>
                <w:rStyle w:val="Hyperlink"/>
                <w:noProof/>
              </w:rPr>
              <w:t>12.13. Termination</w:t>
            </w:r>
            <w:r>
              <w:rPr>
                <w:noProof/>
                <w:webHidden/>
              </w:rPr>
              <w:tab/>
            </w:r>
            <w:r>
              <w:rPr>
                <w:noProof/>
                <w:webHidden/>
              </w:rPr>
              <w:fldChar w:fldCharType="begin"/>
            </w:r>
            <w:r>
              <w:rPr>
                <w:noProof/>
                <w:webHidden/>
              </w:rPr>
              <w:instrText xml:space="preserve"> PAGEREF _Toc105766030 \h </w:instrText>
            </w:r>
            <w:r>
              <w:rPr>
                <w:noProof/>
                <w:webHidden/>
              </w:rPr>
            </w:r>
            <w:r>
              <w:rPr>
                <w:noProof/>
                <w:webHidden/>
              </w:rPr>
              <w:fldChar w:fldCharType="separate"/>
            </w:r>
            <w:r>
              <w:rPr>
                <w:noProof/>
                <w:webHidden/>
              </w:rPr>
              <w:t>26</w:t>
            </w:r>
            <w:r>
              <w:rPr>
                <w:noProof/>
                <w:webHidden/>
              </w:rPr>
              <w:fldChar w:fldCharType="end"/>
            </w:r>
          </w:hyperlink>
        </w:p>
        <w:p w14:paraId="7E8F2E0A" w14:textId="7B3FC3D0" w:rsidR="0089283B" w:rsidRDefault="0089283B">
          <w:pPr>
            <w:pStyle w:val="TOC2"/>
            <w:tabs>
              <w:tab w:val="right" w:leader="dot" w:pos="9019"/>
            </w:tabs>
            <w:rPr>
              <w:rFonts w:asciiTheme="minorHAnsi" w:eastAsiaTheme="minorEastAsia" w:hAnsiTheme="minorHAnsi" w:cstheme="minorBidi"/>
              <w:noProof/>
              <w:lang w:val="en-ZA"/>
            </w:rPr>
          </w:pPr>
          <w:hyperlink w:anchor="_Toc105766031" w:history="1">
            <w:r w:rsidRPr="006C4EF4">
              <w:rPr>
                <w:rStyle w:val="Hyperlink"/>
                <w:noProof/>
              </w:rPr>
              <w:t>12.13. Waiver</w:t>
            </w:r>
            <w:r>
              <w:rPr>
                <w:noProof/>
                <w:webHidden/>
              </w:rPr>
              <w:tab/>
            </w:r>
            <w:r>
              <w:rPr>
                <w:noProof/>
                <w:webHidden/>
              </w:rPr>
              <w:fldChar w:fldCharType="begin"/>
            </w:r>
            <w:r>
              <w:rPr>
                <w:noProof/>
                <w:webHidden/>
              </w:rPr>
              <w:instrText xml:space="preserve"> PAGEREF _Toc105766031 \h </w:instrText>
            </w:r>
            <w:r>
              <w:rPr>
                <w:noProof/>
                <w:webHidden/>
              </w:rPr>
            </w:r>
            <w:r>
              <w:rPr>
                <w:noProof/>
                <w:webHidden/>
              </w:rPr>
              <w:fldChar w:fldCharType="separate"/>
            </w:r>
            <w:r>
              <w:rPr>
                <w:noProof/>
                <w:webHidden/>
              </w:rPr>
              <w:t>26</w:t>
            </w:r>
            <w:r>
              <w:rPr>
                <w:noProof/>
                <w:webHidden/>
              </w:rPr>
              <w:fldChar w:fldCharType="end"/>
            </w:r>
          </w:hyperlink>
        </w:p>
        <w:p w14:paraId="55E62BF2" w14:textId="1CD04685" w:rsidR="0089283B" w:rsidRDefault="0089283B">
          <w:pPr>
            <w:pStyle w:val="TOC2"/>
            <w:tabs>
              <w:tab w:val="right" w:leader="dot" w:pos="9019"/>
            </w:tabs>
            <w:rPr>
              <w:rFonts w:asciiTheme="minorHAnsi" w:eastAsiaTheme="minorEastAsia" w:hAnsiTheme="minorHAnsi" w:cstheme="minorBidi"/>
              <w:noProof/>
              <w:lang w:val="en-ZA"/>
            </w:rPr>
          </w:pPr>
          <w:hyperlink w:anchor="_Toc105766032" w:history="1">
            <w:r w:rsidRPr="006C4EF4">
              <w:rPr>
                <w:rStyle w:val="Hyperlink"/>
                <w:noProof/>
              </w:rPr>
              <w:t>12.14. Total Agreement and Amendments</w:t>
            </w:r>
            <w:r>
              <w:rPr>
                <w:noProof/>
                <w:webHidden/>
              </w:rPr>
              <w:tab/>
            </w:r>
            <w:r>
              <w:rPr>
                <w:noProof/>
                <w:webHidden/>
              </w:rPr>
              <w:fldChar w:fldCharType="begin"/>
            </w:r>
            <w:r>
              <w:rPr>
                <w:noProof/>
                <w:webHidden/>
              </w:rPr>
              <w:instrText xml:space="preserve"> PAGEREF _Toc105766032 \h </w:instrText>
            </w:r>
            <w:r>
              <w:rPr>
                <w:noProof/>
                <w:webHidden/>
              </w:rPr>
            </w:r>
            <w:r>
              <w:rPr>
                <w:noProof/>
                <w:webHidden/>
              </w:rPr>
              <w:fldChar w:fldCharType="separate"/>
            </w:r>
            <w:r>
              <w:rPr>
                <w:noProof/>
                <w:webHidden/>
              </w:rPr>
              <w:t>27</w:t>
            </w:r>
            <w:r>
              <w:rPr>
                <w:noProof/>
                <w:webHidden/>
              </w:rPr>
              <w:fldChar w:fldCharType="end"/>
            </w:r>
          </w:hyperlink>
        </w:p>
        <w:p w14:paraId="7A30B58F" w14:textId="14CC689E" w:rsidR="0089283B" w:rsidRDefault="0089283B">
          <w:pPr>
            <w:pStyle w:val="TOC2"/>
            <w:tabs>
              <w:tab w:val="right" w:leader="dot" w:pos="9019"/>
            </w:tabs>
            <w:rPr>
              <w:rFonts w:asciiTheme="minorHAnsi" w:eastAsiaTheme="minorEastAsia" w:hAnsiTheme="minorHAnsi" w:cstheme="minorBidi"/>
              <w:noProof/>
              <w:lang w:val="en-ZA"/>
            </w:rPr>
          </w:pPr>
          <w:hyperlink w:anchor="_Toc105766033" w:history="1">
            <w:r w:rsidRPr="006C4EF4">
              <w:rPr>
                <w:rStyle w:val="Hyperlink"/>
                <w:noProof/>
              </w:rPr>
              <w:t>12.15. Governing Law</w:t>
            </w:r>
            <w:r>
              <w:rPr>
                <w:noProof/>
                <w:webHidden/>
              </w:rPr>
              <w:tab/>
            </w:r>
            <w:r>
              <w:rPr>
                <w:noProof/>
                <w:webHidden/>
              </w:rPr>
              <w:fldChar w:fldCharType="begin"/>
            </w:r>
            <w:r>
              <w:rPr>
                <w:noProof/>
                <w:webHidden/>
              </w:rPr>
              <w:instrText xml:space="preserve"> PAGEREF _Toc105766033 \h </w:instrText>
            </w:r>
            <w:r>
              <w:rPr>
                <w:noProof/>
                <w:webHidden/>
              </w:rPr>
            </w:r>
            <w:r>
              <w:rPr>
                <w:noProof/>
                <w:webHidden/>
              </w:rPr>
              <w:fldChar w:fldCharType="separate"/>
            </w:r>
            <w:r>
              <w:rPr>
                <w:noProof/>
                <w:webHidden/>
              </w:rPr>
              <w:t>27</w:t>
            </w:r>
            <w:r>
              <w:rPr>
                <w:noProof/>
                <w:webHidden/>
              </w:rPr>
              <w:fldChar w:fldCharType="end"/>
            </w:r>
          </w:hyperlink>
        </w:p>
        <w:p w14:paraId="39B21633" w14:textId="320DB0C4" w:rsidR="0089283B" w:rsidRDefault="0089283B">
          <w:pPr>
            <w:pStyle w:val="TOC2"/>
            <w:tabs>
              <w:tab w:val="right" w:leader="dot" w:pos="9019"/>
            </w:tabs>
            <w:rPr>
              <w:rFonts w:asciiTheme="minorHAnsi" w:eastAsiaTheme="minorEastAsia" w:hAnsiTheme="minorHAnsi" w:cstheme="minorBidi"/>
              <w:noProof/>
              <w:lang w:val="en-ZA"/>
            </w:rPr>
          </w:pPr>
          <w:hyperlink w:anchor="_Toc105766034" w:history="1">
            <w:r w:rsidRPr="006C4EF4">
              <w:rPr>
                <w:rStyle w:val="Hyperlink"/>
                <w:noProof/>
              </w:rPr>
              <w:t>12.16. Domicilia Citande et Exencutandi and Notice</w:t>
            </w:r>
            <w:r>
              <w:rPr>
                <w:noProof/>
                <w:webHidden/>
              </w:rPr>
              <w:tab/>
            </w:r>
            <w:r>
              <w:rPr>
                <w:noProof/>
                <w:webHidden/>
              </w:rPr>
              <w:fldChar w:fldCharType="begin"/>
            </w:r>
            <w:r>
              <w:rPr>
                <w:noProof/>
                <w:webHidden/>
              </w:rPr>
              <w:instrText xml:space="preserve"> PAGEREF _Toc105766034 \h </w:instrText>
            </w:r>
            <w:r>
              <w:rPr>
                <w:noProof/>
                <w:webHidden/>
              </w:rPr>
            </w:r>
            <w:r>
              <w:rPr>
                <w:noProof/>
                <w:webHidden/>
              </w:rPr>
              <w:fldChar w:fldCharType="separate"/>
            </w:r>
            <w:r>
              <w:rPr>
                <w:noProof/>
                <w:webHidden/>
              </w:rPr>
              <w:t>27</w:t>
            </w:r>
            <w:r>
              <w:rPr>
                <w:noProof/>
                <w:webHidden/>
              </w:rPr>
              <w:fldChar w:fldCharType="end"/>
            </w:r>
          </w:hyperlink>
        </w:p>
        <w:p w14:paraId="000A880F" w14:textId="672BC80D" w:rsidR="0089283B" w:rsidRDefault="0089283B">
          <w:pPr>
            <w:pStyle w:val="TOC2"/>
            <w:tabs>
              <w:tab w:val="right" w:leader="dot" w:pos="9019"/>
            </w:tabs>
            <w:rPr>
              <w:rFonts w:asciiTheme="minorHAnsi" w:eastAsiaTheme="minorEastAsia" w:hAnsiTheme="minorHAnsi" w:cstheme="minorBidi"/>
              <w:noProof/>
              <w:lang w:val="en-ZA"/>
            </w:rPr>
          </w:pPr>
          <w:hyperlink w:anchor="_Toc105766035" w:history="1">
            <w:r w:rsidRPr="006C4EF4">
              <w:rPr>
                <w:rStyle w:val="Hyperlink"/>
                <w:noProof/>
              </w:rPr>
              <w:t>12.17. Precedence</w:t>
            </w:r>
            <w:r>
              <w:rPr>
                <w:noProof/>
                <w:webHidden/>
              </w:rPr>
              <w:tab/>
            </w:r>
            <w:r>
              <w:rPr>
                <w:noProof/>
                <w:webHidden/>
              </w:rPr>
              <w:fldChar w:fldCharType="begin"/>
            </w:r>
            <w:r>
              <w:rPr>
                <w:noProof/>
                <w:webHidden/>
              </w:rPr>
              <w:instrText xml:space="preserve"> PAGEREF _Toc105766035 \h </w:instrText>
            </w:r>
            <w:r>
              <w:rPr>
                <w:noProof/>
                <w:webHidden/>
              </w:rPr>
            </w:r>
            <w:r>
              <w:rPr>
                <w:noProof/>
                <w:webHidden/>
              </w:rPr>
              <w:fldChar w:fldCharType="separate"/>
            </w:r>
            <w:r>
              <w:rPr>
                <w:noProof/>
                <w:webHidden/>
              </w:rPr>
              <w:t>27</w:t>
            </w:r>
            <w:r>
              <w:rPr>
                <w:noProof/>
                <w:webHidden/>
              </w:rPr>
              <w:fldChar w:fldCharType="end"/>
            </w:r>
          </w:hyperlink>
        </w:p>
        <w:p w14:paraId="2F125FA6" w14:textId="51061B3C" w:rsidR="0089283B" w:rsidRDefault="0089283B">
          <w:pPr>
            <w:pStyle w:val="TOC1"/>
            <w:tabs>
              <w:tab w:val="left" w:pos="660"/>
              <w:tab w:val="right" w:leader="dot" w:pos="9019"/>
            </w:tabs>
            <w:rPr>
              <w:rFonts w:asciiTheme="minorHAnsi" w:eastAsiaTheme="minorEastAsia" w:hAnsiTheme="minorHAnsi" w:cstheme="minorBidi"/>
              <w:noProof/>
              <w:lang w:val="en-ZA"/>
            </w:rPr>
          </w:pPr>
          <w:hyperlink w:anchor="_Toc105766036" w:history="1">
            <w:r w:rsidRPr="006C4EF4">
              <w:rPr>
                <w:rStyle w:val="Hyperlink"/>
                <w:b/>
                <w:noProof/>
              </w:rPr>
              <w:t>13.</w:t>
            </w:r>
            <w:r>
              <w:rPr>
                <w:rFonts w:asciiTheme="minorHAnsi" w:eastAsiaTheme="minorEastAsia" w:hAnsiTheme="minorHAnsi" w:cstheme="minorBidi"/>
                <w:noProof/>
                <w:lang w:val="en-ZA"/>
              </w:rPr>
              <w:tab/>
            </w:r>
            <w:r w:rsidRPr="006C4EF4">
              <w:rPr>
                <w:rStyle w:val="Hyperlink"/>
                <w:b/>
                <w:noProof/>
              </w:rPr>
              <w:t>RELEVANT EXPERIENCE</w:t>
            </w:r>
            <w:r>
              <w:rPr>
                <w:noProof/>
                <w:webHidden/>
              </w:rPr>
              <w:tab/>
            </w:r>
            <w:r>
              <w:rPr>
                <w:noProof/>
                <w:webHidden/>
              </w:rPr>
              <w:fldChar w:fldCharType="begin"/>
            </w:r>
            <w:r>
              <w:rPr>
                <w:noProof/>
                <w:webHidden/>
              </w:rPr>
              <w:instrText xml:space="preserve"> PAGEREF _Toc105766036 \h </w:instrText>
            </w:r>
            <w:r>
              <w:rPr>
                <w:noProof/>
                <w:webHidden/>
              </w:rPr>
            </w:r>
            <w:r>
              <w:rPr>
                <w:noProof/>
                <w:webHidden/>
              </w:rPr>
              <w:fldChar w:fldCharType="separate"/>
            </w:r>
            <w:r>
              <w:rPr>
                <w:noProof/>
                <w:webHidden/>
              </w:rPr>
              <w:t>27</w:t>
            </w:r>
            <w:r>
              <w:rPr>
                <w:noProof/>
                <w:webHidden/>
              </w:rPr>
              <w:fldChar w:fldCharType="end"/>
            </w:r>
          </w:hyperlink>
        </w:p>
        <w:p w14:paraId="6EEC1F9F" w14:textId="7392C69E" w:rsidR="0089283B" w:rsidRDefault="0089283B">
          <w:pPr>
            <w:pStyle w:val="TOC1"/>
            <w:tabs>
              <w:tab w:val="left" w:pos="660"/>
              <w:tab w:val="right" w:leader="dot" w:pos="9019"/>
            </w:tabs>
            <w:rPr>
              <w:rFonts w:asciiTheme="minorHAnsi" w:eastAsiaTheme="minorEastAsia" w:hAnsiTheme="minorHAnsi" w:cstheme="minorBidi"/>
              <w:noProof/>
              <w:lang w:val="en-ZA"/>
            </w:rPr>
          </w:pPr>
          <w:hyperlink w:anchor="_Toc105766037" w:history="1">
            <w:r w:rsidRPr="006C4EF4">
              <w:rPr>
                <w:rStyle w:val="Hyperlink"/>
                <w:b/>
                <w:noProof/>
              </w:rPr>
              <w:t>14.</w:t>
            </w:r>
            <w:r>
              <w:rPr>
                <w:rFonts w:asciiTheme="minorHAnsi" w:eastAsiaTheme="minorEastAsia" w:hAnsiTheme="minorHAnsi" w:cstheme="minorBidi"/>
                <w:noProof/>
                <w:lang w:val="en-ZA"/>
              </w:rPr>
              <w:tab/>
            </w:r>
            <w:r w:rsidRPr="006C4EF4">
              <w:rPr>
                <w:rStyle w:val="Hyperlink"/>
                <w:b/>
                <w:noProof/>
              </w:rPr>
              <w:t>CONTACT DETAILS OF BIDDER</w:t>
            </w:r>
            <w:r>
              <w:rPr>
                <w:noProof/>
                <w:webHidden/>
              </w:rPr>
              <w:tab/>
            </w:r>
            <w:r>
              <w:rPr>
                <w:noProof/>
                <w:webHidden/>
              </w:rPr>
              <w:fldChar w:fldCharType="begin"/>
            </w:r>
            <w:r>
              <w:rPr>
                <w:noProof/>
                <w:webHidden/>
              </w:rPr>
              <w:instrText xml:space="preserve"> PAGEREF _Toc105766037 \h </w:instrText>
            </w:r>
            <w:r>
              <w:rPr>
                <w:noProof/>
                <w:webHidden/>
              </w:rPr>
            </w:r>
            <w:r>
              <w:rPr>
                <w:noProof/>
                <w:webHidden/>
              </w:rPr>
              <w:fldChar w:fldCharType="separate"/>
            </w:r>
            <w:r>
              <w:rPr>
                <w:noProof/>
                <w:webHidden/>
              </w:rPr>
              <w:t>28</w:t>
            </w:r>
            <w:r>
              <w:rPr>
                <w:noProof/>
                <w:webHidden/>
              </w:rPr>
              <w:fldChar w:fldCharType="end"/>
            </w:r>
          </w:hyperlink>
        </w:p>
        <w:p w14:paraId="738606B4" w14:textId="1A9842E9" w:rsidR="0089283B" w:rsidRDefault="0089283B">
          <w:pPr>
            <w:pStyle w:val="TOC1"/>
            <w:tabs>
              <w:tab w:val="left" w:pos="660"/>
              <w:tab w:val="right" w:leader="dot" w:pos="9019"/>
            </w:tabs>
            <w:rPr>
              <w:rFonts w:asciiTheme="minorHAnsi" w:eastAsiaTheme="minorEastAsia" w:hAnsiTheme="minorHAnsi" w:cstheme="minorBidi"/>
              <w:noProof/>
              <w:lang w:val="en-ZA"/>
            </w:rPr>
          </w:pPr>
          <w:hyperlink w:anchor="_Toc105766038" w:history="1">
            <w:r w:rsidRPr="006C4EF4">
              <w:rPr>
                <w:rStyle w:val="Hyperlink"/>
                <w:b/>
                <w:noProof/>
              </w:rPr>
              <w:t>15</w:t>
            </w:r>
            <w:r>
              <w:rPr>
                <w:rFonts w:asciiTheme="minorHAnsi" w:eastAsiaTheme="minorEastAsia" w:hAnsiTheme="minorHAnsi" w:cstheme="minorBidi"/>
                <w:noProof/>
                <w:lang w:val="en-ZA"/>
              </w:rPr>
              <w:tab/>
            </w:r>
            <w:r w:rsidRPr="006C4EF4">
              <w:rPr>
                <w:rStyle w:val="Hyperlink"/>
                <w:b/>
                <w:noProof/>
              </w:rPr>
              <w:t>ANNEXURE A - CURRICULUM VITAE OF PROJECT MANAGEMENT TEAM</w:t>
            </w:r>
            <w:r>
              <w:rPr>
                <w:noProof/>
                <w:webHidden/>
              </w:rPr>
              <w:tab/>
            </w:r>
            <w:r>
              <w:rPr>
                <w:noProof/>
                <w:webHidden/>
              </w:rPr>
              <w:fldChar w:fldCharType="begin"/>
            </w:r>
            <w:r>
              <w:rPr>
                <w:noProof/>
                <w:webHidden/>
              </w:rPr>
              <w:instrText xml:space="preserve"> PAGEREF _Toc105766038 \h </w:instrText>
            </w:r>
            <w:r>
              <w:rPr>
                <w:noProof/>
                <w:webHidden/>
              </w:rPr>
            </w:r>
            <w:r>
              <w:rPr>
                <w:noProof/>
                <w:webHidden/>
              </w:rPr>
              <w:fldChar w:fldCharType="separate"/>
            </w:r>
            <w:r>
              <w:rPr>
                <w:noProof/>
                <w:webHidden/>
              </w:rPr>
              <w:t>29</w:t>
            </w:r>
            <w:r>
              <w:rPr>
                <w:noProof/>
                <w:webHidden/>
              </w:rPr>
              <w:fldChar w:fldCharType="end"/>
            </w:r>
          </w:hyperlink>
        </w:p>
        <w:p w14:paraId="77BC0F9D" w14:textId="3286ABFB" w:rsidR="0089283B" w:rsidRDefault="0089283B">
          <w:pPr>
            <w:pStyle w:val="TOC1"/>
            <w:tabs>
              <w:tab w:val="left" w:pos="660"/>
              <w:tab w:val="right" w:leader="dot" w:pos="9019"/>
            </w:tabs>
            <w:rPr>
              <w:rFonts w:asciiTheme="minorHAnsi" w:eastAsiaTheme="minorEastAsia" w:hAnsiTheme="minorHAnsi" w:cstheme="minorBidi"/>
              <w:noProof/>
              <w:lang w:val="en-ZA"/>
            </w:rPr>
          </w:pPr>
          <w:hyperlink w:anchor="_Toc105766039" w:history="1">
            <w:r w:rsidRPr="006C4EF4">
              <w:rPr>
                <w:rStyle w:val="Hyperlink"/>
                <w:b/>
                <w:bCs/>
                <w:noProof/>
              </w:rPr>
              <w:t>16</w:t>
            </w:r>
            <w:r>
              <w:rPr>
                <w:rFonts w:asciiTheme="minorHAnsi" w:eastAsiaTheme="minorEastAsia" w:hAnsiTheme="minorHAnsi" w:cstheme="minorBidi"/>
                <w:noProof/>
                <w:lang w:val="en-ZA"/>
              </w:rPr>
              <w:tab/>
            </w:r>
            <w:r w:rsidRPr="006C4EF4">
              <w:rPr>
                <w:rStyle w:val="Hyperlink"/>
                <w:b/>
                <w:bCs/>
                <w:noProof/>
              </w:rPr>
              <w:t>ANNEXURE B – PROJECT MANAGEMENT</w:t>
            </w:r>
            <w:r>
              <w:rPr>
                <w:noProof/>
                <w:webHidden/>
              </w:rPr>
              <w:tab/>
            </w:r>
            <w:r>
              <w:rPr>
                <w:noProof/>
                <w:webHidden/>
              </w:rPr>
              <w:fldChar w:fldCharType="begin"/>
            </w:r>
            <w:r>
              <w:rPr>
                <w:noProof/>
                <w:webHidden/>
              </w:rPr>
              <w:instrText xml:space="preserve"> PAGEREF _Toc105766039 \h </w:instrText>
            </w:r>
            <w:r>
              <w:rPr>
                <w:noProof/>
                <w:webHidden/>
              </w:rPr>
            </w:r>
            <w:r>
              <w:rPr>
                <w:noProof/>
                <w:webHidden/>
              </w:rPr>
              <w:fldChar w:fldCharType="separate"/>
            </w:r>
            <w:r>
              <w:rPr>
                <w:noProof/>
                <w:webHidden/>
              </w:rPr>
              <w:t>30</w:t>
            </w:r>
            <w:r>
              <w:rPr>
                <w:noProof/>
                <w:webHidden/>
              </w:rPr>
              <w:fldChar w:fldCharType="end"/>
            </w:r>
          </w:hyperlink>
        </w:p>
        <w:p w14:paraId="04AFED5B" w14:textId="02B42BBA"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40" w:history="1">
            <w:r w:rsidRPr="006C4EF4">
              <w:rPr>
                <w:rStyle w:val="Hyperlink"/>
                <w:b/>
                <w:bCs/>
                <w:noProof/>
              </w:rPr>
              <w:t>1.</w:t>
            </w:r>
            <w:r>
              <w:rPr>
                <w:rFonts w:asciiTheme="minorHAnsi" w:eastAsiaTheme="minorEastAsia" w:hAnsiTheme="minorHAnsi" w:cstheme="minorBidi"/>
                <w:noProof/>
                <w:lang w:val="en-ZA"/>
              </w:rPr>
              <w:tab/>
            </w:r>
            <w:r w:rsidRPr="006C4EF4">
              <w:rPr>
                <w:rStyle w:val="Hyperlink"/>
                <w:b/>
                <w:bCs/>
                <w:noProof/>
              </w:rPr>
              <w:t>Work Breakdown Structure</w:t>
            </w:r>
            <w:r>
              <w:rPr>
                <w:noProof/>
                <w:webHidden/>
              </w:rPr>
              <w:tab/>
            </w:r>
            <w:r>
              <w:rPr>
                <w:noProof/>
                <w:webHidden/>
              </w:rPr>
              <w:fldChar w:fldCharType="begin"/>
            </w:r>
            <w:r>
              <w:rPr>
                <w:noProof/>
                <w:webHidden/>
              </w:rPr>
              <w:instrText xml:space="preserve"> PAGEREF _Toc105766040 \h </w:instrText>
            </w:r>
            <w:r>
              <w:rPr>
                <w:noProof/>
                <w:webHidden/>
              </w:rPr>
            </w:r>
            <w:r>
              <w:rPr>
                <w:noProof/>
                <w:webHidden/>
              </w:rPr>
              <w:fldChar w:fldCharType="separate"/>
            </w:r>
            <w:r>
              <w:rPr>
                <w:noProof/>
                <w:webHidden/>
              </w:rPr>
              <w:t>30</w:t>
            </w:r>
            <w:r>
              <w:rPr>
                <w:noProof/>
                <w:webHidden/>
              </w:rPr>
              <w:fldChar w:fldCharType="end"/>
            </w:r>
          </w:hyperlink>
        </w:p>
        <w:p w14:paraId="6C315E26" w14:textId="6CFD6022"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41" w:history="1">
            <w:r w:rsidRPr="006C4EF4">
              <w:rPr>
                <w:rStyle w:val="Hyperlink"/>
                <w:noProof/>
              </w:rPr>
              <w:t>1.1.</w:t>
            </w:r>
            <w:r>
              <w:rPr>
                <w:rFonts w:asciiTheme="minorHAnsi" w:eastAsiaTheme="minorEastAsia" w:hAnsiTheme="minorHAnsi" w:cstheme="minorBidi"/>
                <w:noProof/>
                <w:lang w:val="en-ZA"/>
              </w:rPr>
              <w:tab/>
            </w:r>
            <w:r w:rsidRPr="006C4EF4">
              <w:rPr>
                <w:rStyle w:val="Hyperlink"/>
                <w:noProof/>
              </w:rPr>
              <w:t>Phases</w:t>
            </w:r>
            <w:r>
              <w:rPr>
                <w:noProof/>
                <w:webHidden/>
              </w:rPr>
              <w:tab/>
            </w:r>
            <w:r>
              <w:rPr>
                <w:noProof/>
                <w:webHidden/>
              </w:rPr>
              <w:fldChar w:fldCharType="begin"/>
            </w:r>
            <w:r>
              <w:rPr>
                <w:noProof/>
                <w:webHidden/>
              </w:rPr>
              <w:instrText xml:space="preserve"> PAGEREF _Toc105766041 \h </w:instrText>
            </w:r>
            <w:r>
              <w:rPr>
                <w:noProof/>
                <w:webHidden/>
              </w:rPr>
            </w:r>
            <w:r>
              <w:rPr>
                <w:noProof/>
                <w:webHidden/>
              </w:rPr>
              <w:fldChar w:fldCharType="separate"/>
            </w:r>
            <w:r>
              <w:rPr>
                <w:noProof/>
                <w:webHidden/>
              </w:rPr>
              <w:t>30</w:t>
            </w:r>
            <w:r>
              <w:rPr>
                <w:noProof/>
                <w:webHidden/>
              </w:rPr>
              <w:fldChar w:fldCharType="end"/>
            </w:r>
          </w:hyperlink>
        </w:p>
        <w:p w14:paraId="3CF5CA72" w14:textId="64FBC9D0"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42" w:history="1">
            <w:r w:rsidRPr="006C4EF4">
              <w:rPr>
                <w:rStyle w:val="Hyperlink"/>
                <w:noProof/>
              </w:rPr>
              <w:t>1.2.</w:t>
            </w:r>
            <w:r>
              <w:rPr>
                <w:rFonts w:asciiTheme="minorHAnsi" w:eastAsiaTheme="minorEastAsia" w:hAnsiTheme="minorHAnsi" w:cstheme="minorBidi"/>
                <w:noProof/>
                <w:lang w:val="en-ZA"/>
              </w:rPr>
              <w:tab/>
            </w:r>
            <w:r w:rsidRPr="006C4EF4">
              <w:rPr>
                <w:rStyle w:val="Hyperlink"/>
                <w:noProof/>
              </w:rPr>
              <w:t>Activities</w:t>
            </w:r>
            <w:r>
              <w:rPr>
                <w:noProof/>
                <w:webHidden/>
              </w:rPr>
              <w:tab/>
            </w:r>
            <w:r>
              <w:rPr>
                <w:noProof/>
                <w:webHidden/>
              </w:rPr>
              <w:fldChar w:fldCharType="begin"/>
            </w:r>
            <w:r>
              <w:rPr>
                <w:noProof/>
                <w:webHidden/>
              </w:rPr>
              <w:instrText xml:space="preserve"> PAGEREF _Toc105766042 \h </w:instrText>
            </w:r>
            <w:r>
              <w:rPr>
                <w:noProof/>
                <w:webHidden/>
              </w:rPr>
            </w:r>
            <w:r>
              <w:rPr>
                <w:noProof/>
                <w:webHidden/>
              </w:rPr>
              <w:fldChar w:fldCharType="separate"/>
            </w:r>
            <w:r>
              <w:rPr>
                <w:noProof/>
                <w:webHidden/>
              </w:rPr>
              <w:t>30</w:t>
            </w:r>
            <w:r>
              <w:rPr>
                <w:noProof/>
                <w:webHidden/>
              </w:rPr>
              <w:fldChar w:fldCharType="end"/>
            </w:r>
          </w:hyperlink>
        </w:p>
        <w:p w14:paraId="3C644DF5" w14:textId="08462DD6" w:rsidR="0089283B" w:rsidRDefault="0089283B">
          <w:pPr>
            <w:pStyle w:val="TOC3"/>
            <w:tabs>
              <w:tab w:val="left" w:pos="1320"/>
              <w:tab w:val="right" w:leader="dot" w:pos="9019"/>
            </w:tabs>
            <w:rPr>
              <w:rFonts w:asciiTheme="minorHAnsi" w:eastAsiaTheme="minorEastAsia" w:hAnsiTheme="minorHAnsi" w:cstheme="minorBidi"/>
              <w:noProof/>
              <w:lang w:val="en-ZA"/>
            </w:rPr>
          </w:pPr>
          <w:hyperlink w:anchor="_Toc105766043" w:history="1">
            <w:r w:rsidRPr="006C4EF4">
              <w:rPr>
                <w:rStyle w:val="Hyperlink"/>
                <w:b/>
                <w:bCs/>
                <w:noProof/>
              </w:rPr>
              <w:t>1.2.1</w:t>
            </w:r>
            <w:r>
              <w:rPr>
                <w:rFonts w:asciiTheme="minorHAnsi" w:eastAsiaTheme="minorEastAsia" w:hAnsiTheme="minorHAnsi" w:cstheme="minorBidi"/>
                <w:noProof/>
                <w:lang w:val="en-ZA"/>
              </w:rPr>
              <w:tab/>
            </w:r>
            <w:r w:rsidRPr="006C4EF4">
              <w:rPr>
                <w:rStyle w:val="Hyperlink"/>
                <w:b/>
                <w:bCs/>
                <w:noProof/>
              </w:rPr>
              <w:t>Initiation Phase</w:t>
            </w:r>
            <w:r>
              <w:rPr>
                <w:noProof/>
                <w:webHidden/>
              </w:rPr>
              <w:tab/>
            </w:r>
            <w:r>
              <w:rPr>
                <w:noProof/>
                <w:webHidden/>
              </w:rPr>
              <w:fldChar w:fldCharType="begin"/>
            </w:r>
            <w:r>
              <w:rPr>
                <w:noProof/>
                <w:webHidden/>
              </w:rPr>
              <w:instrText xml:space="preserve"> PAGEREF _Toc105766043 \h </w:instrText>
            </w:r>
            <w:r>
              <w:rPr>
                <w:noProof/>
                <w:webHidden/>
              </w:rPr>
            </w:r>
            <w:r>
              <w:rPr>
                <w:noProof/>
                <w:webHidden/>
              </w:rPr>
              <w:fldChar w:fldCharType="separate"/>
            </w:r>
            <w:r>
              <w:rPr>
                <w:noProof/>
                <w:webHidden/>
              </w:rPr>
              <w:t>30</w:t>
            </w:r>
            <w:r>
              <w:rPr>
                <w:noProof/>
                <w:webHidden/>
              </w:rPr>
              <w:fldChar w:fldCharType="end"/>
            </w:r>
          </w:hyperlink>
        </w:p>
        <w:p w14:paraId="6F0F81F9" w14:textId="35D0452D" w:rsidR="0089283B" w:rsidRDefault="0089283B">
          <w:pPr>
            <w:pStyle w:val="TOC3"/>
            <w:tabs>
              <w:tab w:val="left" w:pos="1320"/>
              <w:tab w:val="right" w:leader="dot" w:pos="9019"/>
            </w:tabs>
            <w:rPr>
              <w:rFonts w:asciiTheme="minorHAnsi" w:eastAsiaTheme="minorEastAsia" w:hAnsiTheme="minorHAnsi" w:cstheme="minorBidi"/>
              <w:noProof/>
              <w:lang w:val="en-ZA"/>
            </w:rPr>
          </w:pPr>
          <w:hyperlink w:anchor="_Toc105766044" w:history="1">
            <w:r w:rsidRPr="006C4EF4">
              <w:rPr>
                <w:rStyle w:val="Hyperlink"/>
                <w:b/>
                <w:bCs/>
                <w:noProof/>
              </w:rPr>
              <w:t>1.2.2</w:t>
            </w:r>
            <w:r>
              <w:rPr>
                <w:rFonts w:asciiTheme="minorHAnsi" w:eastAsiaTheme="minorEastAsia" w:hAnsiTheme="minorHAnsi" w:cstheme="minorBidi"/>
                <w:noProof/>
                <w:lang w:val="en-ZA"/>
              </w:rPr>
              <w:tab/>
            </w:r>
            <w:r w:rsidRPr="006C4EF4">
              <w:rPr>
                <w:rStyle w:val="Hyperlink"/>
                <w:b/>
                <w:bCs/>
                <w:noProof/>
              </w:rPr>
              <w:t>Planning Phase</w:t>
            </w:r>
            <w:r>
              <w:rPr>
                <w:noProof/>
                <w:webHidden/>
              </w:rPr>
              <w:tab/>
            </w:r>
            <w:r>
              <w:rPr>
                <w:noProof/>
                <w:webHidden/>
              </w:rPr>
              <w:fldChar w:fldCharType="begin"/>
            </w:r>
            <w:r>
              <w:rPr>
                <w:noProof/>
                <w:webHidden/>
              </w:rPr>
              <w:instrText xml:space="preserve"> PAGEREF _Toc105766044 \h </w:instrText>
            </w:r>
            <w:r>
              <w:rPr>
                <w:noProof/>
                <w:webHidden/>
              </w:rPr>
            </w:r>
            <w:r>
              <w:rPr>
                <w:noProof/>
                <w:webHidden/>
              </w:rPr>
              <w:fldChar w:fldCharType="separate"/>
            </w:r>
            <w:r>
              <w:rPr>
                <w:noProof/>
                <w:webHidden/>
              </w:rPr>
              <w:t>31</w:t>
            </w:r>
            <w:r>
              <w:rPr>
                <w:noProof/>
                <w:webHidden/>
              </w:rPr>
              <w:fldChar w:fldCharType="end"/>
            </w:r>
          </w:hyperlink>
        </w:p>
        <w:p w14:paraId="40FA22B8" w14:textId="65292814" w:rsidR="0089283B" w:rsidRDefault="0089283B">
          <w:pPr>
            <w:pStyle w:val="TOC3"/>
            <w:tabs>
              <w:tab w:val="left" w:pos="1320"/>
              <w:tab w:val="right" w:leader="dot" w:pos="9019"/>
            </w:tabs>
            <w:rPr>
              <w:rFonts w:asciiTheme="minorHAnsi" w:eastAsiaTheme="minorEastAsia" w:hAnsiTheme="minorHAnsi" w:cstheme="minorBidi"/>
              <w:noProof/>
              <w:lang w:val="en-ZA"/>
            </w:rPr>
          </w:pPr>
          <w:hyperlink w:anchor="_Toc105766045" w:history="1">
            <w:r w:rsidRPr="006C4EF4">
              <w:rPr>
                <w:rStyle w:val="Hyperlink"/>
                <w:b/>
                <w:bCs/>
                <w:noProof/>
              </w:rPr>
              <w:t>1.2.3</w:t>
            </w:r>
            <w:r>
              <w:rPr>
                <w:rFonts w:asciiTheme="minorHAnsi" w:eastAsiaTheme="minorEastAsia" w:hAnsiTheme="minorHAnsi" w:cstheme="minorBidi"/>
                <w:noProof/>
                <w:lang w:val="en-ZA"/>
              </w:rPr>
              <w:tab/>
            </w:r>
            <w:r w:rsidRPr="006C4EF4">
              <w:rPr>
                <w:rStyle w:val="Hyperlink"/>
                <w:b/>
                <w:bCs/>
                <w:noProof/>
              </w:rPr>
              <w:t>Execution Phase</w:t>
            </w:r>
            <w:r>
              <w:rPr>
                <w:noProof/>
                <w:webHidden/>
              </w:rPr>
              <w:tab/>
            </w:r>
            <w:r>
              <w:rPr>
                <w:noProof/>
                <w:webHidden/>
              </w:rPr>
              <w:fldChar w:fldCharType="begin"/>
            </w:r>
            <w:r>
              <w:rPr>
                <w:noProof/>
                <w:webHidden/>
              </w:rPr>
              <w:instrText xml:space="preserve"> PAGEREF _Toc105766045 \h </w:instrText>
            </w:r>
            <w:r>
              <w:rPr>
                <w:noProof/>
                <w:webHidden/>
              </w:rPr>
            </w:r>
            <w:r>
              <w:rPr>
                <w:noProof/>
                <w:webHidden/>
              </w:rPr>
              <w:fldChar w:fldCharType="separate"/>
            </w:r>
            <w:r>
              <w:rPr>
                <w:noProof/>
                <w:webHidden/>
              </w:rPr>
              <w:t>33</w:t>
            </w:r>
            <w:r>
              <w:rPr>
                <w:noProof/>
                <w:webHidden/>
              </w:rPr>
              <w:fldChar w:fldCharType="end"/>
            </w:r>
          </w:hyperlink>
        </w:p>
        <w:p w14:paraId="5712D106" w14:textId="51B813CD" w:rsidR="0089283B" w:rsidRDefault="0089283B">
          <w:pPr>
            <w:pStyle w:val="TOC3"/>
            <w:tabs>
              <w:tab w:val="left" w:pos="1320"/>
              <w:tab w:val="right" w:leader="dot" w:pos="9019"/>
            </w:tabs>
            <w:rPr>
              <w:rFonts w:asciiTheme="minorHAnsi" w:eastAsiaTheme="minorEastAsia" w:hAnsiTheme="minorHAnsi" w:cstheme="minorBidi"/>
              <w:noProof/>
              <w:lang w:val="en-ZA"/>
            </w:rPr>
          </w:pPr>
          <w:hyperlink w:anchor="_Toc105766046" w:history="1">
            <w:r w:rsidRPr="006C4EF4">
              <w:rPr>
                <w:rStyle w:val="Hyperlink"/>
                <w:b/>
                <w:bCs/>
                <w:noProof/>
              </w:rPr>
              <w:t>1.2.4</w:t>
            </w:r>
            <w:r>
              <w:rPr>
                <w:rFonts w:asciiTheme="minorHAnsi" w:eastAsiaTheme="minorEastAsia" w:hAnsiTheme="minorHAnsi" w:cstheme="minorBidi"/>
                <w:noProof/>
                <w:lang w:val="en-ZA"/>
              </w:rPr>
              <w:tab/>
            </w:r>
            <w:r w:rsidRPr="006C4EF4">
              <w:rPr>
                <w:rStyle w:val="Hyperlink"/>
                <w:b/>
                <w:bCs/>
                <w:noProof/>
              </w:rPr>
              <w:t>Monitoring/Controlling Phase</w:t>
            </w:r>
            <w:r>
              <w:rPr>
                <w:noProof/>
                <w:webHidden/>
              </w:rPr>
              <w:tab/>
            </w:r>
            <w:r>
              <w:rPr>
                <w:noProof/>
                <w:webHidden/>
              </w:rPr>
              <w:fldChar w:fldCharType="begin"/>
            </w:r>
            <w:r>
              <w:rPr>
                <w:noProof/>
                <w:webHidden/>
              </w:rPr>
              <w:instrText xml:space="preserve"> PAGEREF _Toc105766046 \h </w:instrText>
            </w:r>
            <w:r>
              <w:rPr>
                <w:noProof/>
                <w:webHidden/>
              </w:rPr>
            </w:r>
            <w:r>
              <w:rPr>
                <w:noProof/>
                <w:webHidden/>
              </w:rPr>
              <w:fldChar w:fldCharType="separate"/>
            </w:r>
            <w:r>
              <w:rPr>
                <w:noProof/>
                <w:webHidden/>
              </w:rPr>
              <w:t>34</w:t>
            </w:r>
            <w:r>
              <w:rPr>
                <w:noProof/>
                <w:webHidden/>
              </w:rPr>
              <w:fldChar w:fldCharType="end"/>
            </w:r>
          </w:hyperlink>
        </w:p>
        <w:p w14:paraId="07E9A767" w14:textId="7E434077" w:rsidR="0089283B" w:rsidRDefault="0089283B">
          <w:pPr>
            <w:pStyle w:val="TOC3"/>
            <w:tabs>
              <w:tab w:val="left" w:pos="1320"/>
              <w:tab w:val="right" w:leader="dot" w:pos="9019"/>
            </w:tabs>
            <w:rPr>
              <w:rFonts w:asciiTheme="minorHAnsi" w:eastAsiaTheme="minorEastAsia" w:hAnsiTheme="minorHAnsi" w:cstheme="minorBidi"/>
              <w:noProof/>
              <w:lang w:val="en-ZA"/>
            </w:rPr>
          </w:pPr>
          <w:hyperlink w:anchor="_Toc105766047" w:history="1">
            <w:r w:rsidRPr="006C4EF4">
              <w:rPr>
                <w:rStyle w:val="Hyperlink"/>
                <w:b/>
                <w:bCs/>
                <w:noProof/>
              </w:rPr>
              <w:t>1.2.5</w:t>
            </w:r>
            <w:r>
              <w:rPr>
                <w:rFonts w:asciiTheme="minorHAnsi" w:eastAsiaTheme="minorEastAsia" w:hAnsiTheme="minorHAnsi" w:cstheme="minorBidi"/>
                <w:noProof/>
                <w:lang w:val="en-ZA"/>
              </w:rPr>
              <w:tab/>
            </w:r>
            <w:r w:rsidRPr="006C4EF4">
              <w:rPr>
                <w:rStyle w:val="Hyperlink"/>
                <w:b/>
                <w:bCs/>
                <w:noProof/>
              </w:rPr>
              <w:t>Project Review/Project Closure Phase</w:t>
            </w:r>
            <w:r>
              <w:rPr>
                <w:noProof/>
                <w:webHidden/>
              </w:rPr>
              <w:tab/>
            </w:r>
            <w:r>
              <w:rPr>
                <w:noProof/>
                <w:webHidden/>
              </w:rPr>
              <w:fldChar w:fldCharType="begin"/>
            </w:r>
            <w:r>
              <w:rPr>
                <w:noProof/>
                <w:webHidden/>
              </w:rPr>
              <w:instrText xml:space="preserve"> PAGEREF _Toc105766047 \h </w:instrText>
            </w:r>
            <w:r>
              <w:rPr>
                <w:noProof/>
                <w:webHidden/>
              </w:rPr>
            </w:r>
            <w:r>
              <w:rPr>
                <w:noProof/>
                <w:webHidden/>
              </w:rPr>
              <w:fldChar w:fldCharType="separate"/>
            </w:r>
            <w:r>
              <w:rPr>
                <w:noProof/>
                <w:webHidden/>
              </w:rPr>
              <w:t>35</w:t>
            </w:r>
            <w:r>
              <w:rPr>
                <w:noProof/>
                <w:webHidden/>
              </w:rPr>
              <w:fldChar w:fldCharType="end"/>
            </w:r>
          </w:hyperlink>
        </w:p>
        <w:p w14:paraId="29C7D430" w14:textId="0D2CFF93"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48" w:history="1">
            <w:r w:rsidRPr="006C4EF4">
              <w:rPr>
                <w:rStyle w:val="Hyperlink"/>
                <w:noProof/>
              </w:rPr>
              <w:t>1.3</w:t>
            </w:r>
            <w:r>
              <w:rPr>
                <w:rFonts w:asciiTheme="minorHAnsi" w:eastAsiaTheme="minorEastAsia" w:hAnsiTheme="minorHAnsi" w:cstheme="minorBidi"/>
                <w:noProof/>
                <w:lang w:val="en-ZA"/>
              </w:rPr>
              <w:tab/>
            </w:r>
            <w:r w:rsidRPr="006C4EF4">
              <w:rPr>
                <w:rStyle w:val="Hyperlink"/>
                <w:noProof/>
              </w:rPr>
              <w:t>Tasks</w:t>
            </w:r>
            <w:r>
              <w:rPr>
                <w:noProof/>
                <w:webHidden/>
              </w:rPr>
              <w:tab/>
            </w:r>
            <w:r>
              <w:rPr>
                <w:noProof/>
                <w:webHidden/>
              </w:rPr>
              <w:fldChar w:fldCharType="begin"/>
            </w:r>
            <w:r>
              <w:rPr>
                <w:noProof/>
                <w:webHidden/>
              </w:rPr>
              <w:instrText xml:space="preserve"> PAGEREF _Toc105766048 \h </w:instrText>
            </w:r>
            <w:r>
              <w:rPr>
                <w:noProof/>
                <w:webHidden/>
              </w:rPr>
            </w:r>
            <w:r>
              <w:rPr>
                <w:noProof/>
                <w:webHidden/>
              </w:rPr>
              <w:fldChar w:fldCharType="separate"/>
            </w:r>
            <w:r>
              <w:rPr>
                <w:noProof/>
                <w:webHidden/>
              </w:rPr>
              <w:t>35</w:t>
            </w:r>
            <w:r>
              <w:rPr>
                <w:noProof/>
                <w:webHidden/>
              </w:rPr>
              <w:fldChar w:fldCharType="end"/>
            </w:r>
          </w:hyperlink>
        </w:p>
        <w:p w14:paraId="722410FF" w14:textId="0ABA9321" w:rsidR="0089283B" w:rsidRDefault="0089283B">
          <w:pPr>
            <w:pStyle w:val="TOC3"/>
            <w:tabs>
              <w:tab w:val="left" w:pos="1320"/>
              <w:tab w:val="right" w:leader="dot" w:pos="9019"/>
            </w:tabs>
            <w:rPr>
              <w:rFonts w:asciiTheme="minorHAnsi" w:eastAsiaTheme="minorEastAsia" w:hAnsiTheme="minorHAnsi" w:cstheme="minorBidi"/>
              <w:noProof/>
              <w:lang w:val="en-ZA"/>
            </w:rPr>
          </w:pPr>
          <w:hyperlink w:anchor="_Toc105766049" w:history="1">
            <w:r w:rsidRPr="006C4EF4">
              <w:rPr>
                <w:rStyle w:val="Hyperlink"/>
                <w:b/>
                <w:bCs/>
                <w:noProof/>
              </w:rPr>
              <w:t>1.3.1</w:t>
            </w:r>
            <w:r>
              <w:rPr>
                <w:rFonts w:asciiTheme="minorHAnsi" w:eastAsiaTheme="minorEastAsia" w:hAnsiTheme="minorHAnsi" w:cstheme="minorBidi"/>
                <w:noProof/>
                <w:lang w:val="en-ZA"/>
              </w:rPr>
              <w:tab/>
            </w:r>
            <w:r w:rsidRPr="006C4EF4">
              <w:rPr>
                <w:rStyle w:val="Hyperlink"/>
                <w:b/>
                <w:bCs/>
                <w:noProof/>
              </w:rPr>
              <w:t>Initiation Phase</w:t>
            </w:r>
            <w:r>
              <w:rPr>
                <w:noProof/>
                <w:webHidden/>
              </w:rPr>
              <w:tab/>
            </w:r>
            <w:r>
              <w:rPr>
                <w:noProof/>
                <w:webHidden/>
              </w:rPr>
              <w:fldChar w:fldCharType="begin"/>
            </w:r>
            <w:r>
              <w:rPr>
                <w:noProof/>
                <w:webHidden/>
              </w:rPr>
              <w:instrText xml:space="preserve"> PAGEREF _Toc105766049 \h </w:instrText>
            </w:r>
            <w:r>
              <w:rPr>
                <w:noProof/>
                <w:webHidden/>
              </w:rPr>
            </w:r>
            <w:r>
              <w:rPr>
                <w:noProof/>
                <w:webHidden/>
              </w:rPr>
              <w:fldChar w:fldCharType="separate"/>
            </w:r>
            <w:r>
              <w:rPr>
                <w:noProof/>
                <w:webHidden/>
              </w:rPr>
              <w:t>36</w:t>
            </w:r>
            <w:r>
              <w:rPr>
                <w:noProof/>
                <w:webHidden/>
              </w:rPr>
              <w:fldChar w:fldCharType="end"/>
            </w:r>
          </w:hyperlink>
        </w:p>
        <w:p w14:paraId="6CAD057D" w14:textId="71F1AD9E" w:rsidR="0089283B" w:rsidRDefault="0089283B">
          <w:pPr>
            <w:pStyle w:val="TOC3"/>
            <w:tabs>
              <w:tab w:val="left" w:pos="1320"/>
              <w:tab w:val="right" w:leader="dot" w:pos="9019"/>
            </w:tabs>
            <w:rPr>
              <w:rFonts w:asciiTheme="minorHAnsi" w:eastAsiaTheme="minorEastAsia" w:hAnsiTheme="minorHAnsi" w:cstheme="minorBidi"/>
              <w:noProof/>
              <w:lang w:val="en-ZA"/>
            </w:rPr>
          </w:pPr>
          <w:hyperlink w:anchor="_Toc105766050" w:history="1">
            <w:r w:rsidRPr="006C4EF4">
              <w:rPr>
                <w:rStyle w:val="Hyperlink"/>
                <w:b/>
                <w:bCs/>
                <w:noProof/>
              </w:rPr>
              <w:t>1.3.2</w:t>
            </w:r>
            <w:r>
              <w:rPr>
                <w:rFonts w:asciiTheme="minorHAnsi" w:eastAsiaTheme="minorEastAsia" w:hAnsiTheme="minorHAnsi" w:cstheme="minorBidi"/>
                <w:noProof/>
                <w:lang w:val="en-ZA"/>
              </w:rPr>
              <w:tab/>
            </w:r>
            <w:r w:rsidRPr="006C4EF4">
              <w:rPr>
                <w:rStyle w:val="Hyperlink"/>
                <w:b/>
                <w:bCs/>
                <w:noProof/>
              </w:rPr>
              <w:t>Planning Phase</w:t>
            </w:r>
            <w:r>
              <w:rPr>
                <w:noProof/>
                <w:webHidden/>
              </w:rPr>
              <w:tab/>
            </w:r>
            <w:r>
              <w:rPr>
                <w:noProof/>
                <w:webHidden/>
              </w:rPr>
              <w:fldChar w:fldCharType="begin"/>
            </w:r>
            <w:r>
              <w:rPr>
                <w:noProof/>
                <w:webHidden/>
              </w:rPr>
              <w:instrText xml:space="preserve"> PAGEREF _Toc105766050 \h </w:instrText>
            </w:r>
            <w:r>
              <w:rPr>
                <w:noProof/>
                <w:webHidden/>
              </w:rPr>
            </w:r>
            <w:r>
              <w:rPr>
                <w:noProof/>
                <w:webHidden/>
              </w:rPr>
              <w:fldChar w:fldCharType="separate"/>
            </w:r>
            <w:r>
              <w:rPr>
                <w:noProof/>
                <w:webHidden/>
              </w:rPr>
              <w:t>36</w:t>
            </w:r>
            <w:r>
              <w:rPr>
                <w:noProof/>
                <w:webHidden/>
              </w:rPr>
              <w:fldChar w:fldCharType="end"/>
            </w:r>
          </w:hyperlink>
        </w:p>
        <w:p w14:paraId="44B87A2E" w14:textId="75197655" w:rsidR="0089283B" w:rsidRDefault="0089283B">
          <w:pPr>
            <w:pStyle w:val="TOC3"/>
            <w:tabs>
              <w:tab w:val="left" w:pos="1320"/>
              <w:tab w:val="right" w:leader="dot" w:pos="9019"/>
            </w:tabs>
            <w:rPr>
              <w:rFonts w:asciiTheme="minorHAnsi" w:eastAsiaTheme="minorEastAsia" w:hAnsiTheme="minorHAnsi" w:cstheme="minorBidi"/>
              <w:noProof/>
              <w:lang w:val="en-ZA"/>
            </w:rPr>
          </w:pPr>
          <w:hyperlink w:anchor="_Toc105766051" w:history="1">
            <w:r w:rsidRPr="006C4EF4">
              <w:rPr>
                <w:rStyle w:val="Hyperlink"/>
                <w:b/>
                <w:bCs/>
                <w:noProof/>
              </w:rPr>
              <w:t>1.3.3</w:t>
            </w:r>
            <w:r>
              <w:rPr>
                <w:rFonts w:asciiTheme="minorHAnsi" w:eastAsiaTheme="minorEastAsia" w:hAnsiTheme="minorHAnsi" w:cstheme="minorBidi"/>
                <w:noProof/>
                <w:lang w:val="en-ZA"/>
              </w:rPr>
              <w:tab/>
            </w:r>
            <w:r w:rsidRPr="006C4EF4">
              <w:rPr>
                <w:rStyle w:val="Hyperlink"/>
                <w:b/>
                <w:bCs/>
                <w:noProof/>
              </w:rPr>
              <w:t>Execution Phase</w:t>
            </w:r>
            <w:r>
              <w:rPr>
                <w:noProof/>
                <w:webHidden/>
              </w:rPr>
              <w:tab/>
            </w:r>
            <w:r>
              <w:rPr>
                <w:noProof/>
                <w:webHidden/>
              </w:rPr>
              <w:fldChar w:fldCharType="begin"/>
            </w:r>
            <w:r>
              <w:rPr>
                <w:noProof/>
                <w:webHidden/>
              </w:rPr>
              <w:instrText xml:space="preserve"> PAGEREF _Toc105766051 \h </w:instrText>
            </w:r>
            <w:r>
              <w:rPr>
                <w:noProof/>
                <w:webHidden/>
              </w:rPr>
            </w:r>
            <w:r>
              <w:rPr>
                <w:noProof/>
                <w:webHidden/>
              </w:rPr>
              <w:fldChar w:fldCharType="separate"/>
            </w:r>
            <w:r>
              <w:rPr>
                <w:noProof/>
                <w:webHidden/>
              </w:rPr>
              <w:t>36</w:t>
            </w:r>
            <w:r>
              <w:rPr>
                <w:noProof/>
                <w:webHidden/>
              </w:rPr>
              <w:fldChar w:fldCharType="end"/>
            </w:r>
          </w:hyperlink>
        </w:p>
        <w:p w14:paraId="74341498" w14:textId="4F1F02C2" w:rsidR="0089283B" w:rsidRDefault="0089283B">
          <w:pPr>
            <w:pStyle w:val="TOC3"/>
            <w:tabs>
              <w:tab w:val="left" w:pos="1320"/>
              <w:tab w:val="right" w:leader="dot" w:pos="9019"/>
            </w:tabs>
            <w:rPr>
              <w:rFonts w:asciiTheme="minorHAnsi" w:eastAsiaTheme="minorEastAsia" w:hAnsiTheme="minorHAnsi" w:cstheme="minorBidi"/>
              <w:noProof/>
              <w:lang w:val="en-ZA"/>
            </w:rPr>
          </w:pPr>
          <w:hyperlink w:anchor="_Toc105766052" w:history="1">
            <w:r w:rsidRPr="006C4EF4">
              <w:rPr>
                <w:rStyle w:val="Hyperlink"/>
                <w:b/>
                <w:bCs/>
                <w:noProof/>
              </w:rPr>
              <w:t>1.3.4</w:t>
            </w:r>
            <w:r>
              <w:rPr>
                <w:rFonts w:asciiTheme="minorHAnsi" w:eastAsiaTheme="minorEastAsia" w:hAnsiTheme="minorHAnsi" w:cstheme="minorBidi"/>
                <w:noProof/>
                <w:lang w:val="en-ZA"/>
              </w:rPr>
              <w:tab/>
            </w:r>
            <w:r w:rsidRPr="006C4EF4">
              <w:rPr>
                <w:rStyle w:val="Hyperlink"/>
                <w:b/>
                <w:bCs/>
                <w:noProof/>
              </w:rPr>
              <w:t>Project Review/Project Closure Phase</w:t>
            </w:r>
            <w:r>
              <w:rPr>
                <w:noProof/>
                <w:webHidden/>
              </w:rPr>
              <w:tab/>
            </w:r>
            <w:r>
              <w:rPr>
                <w:noProof/>
                <w:webHidden/>
              </w:rPr>
              <w:fldChar w:fldCharType="begin"/>
            </w:r>
            <w:r>
              <w:rPr>
                <w:noProof/>
                <w:webHidden/>
              </w:rPr>
              <w:instrText xml:space="preserve"> PAGEREF _Toc105766052 \h </w:instrText>
            </w:r>
            <w:r>
              <w:rPr>
                <w:noProof/>
                <w:webHidden/>
              </w:rPr>
            </w:r>
            <w:r>
              <w:rPr>
                <w:noProof/>
                <w:webHidden/>
              </w:rPr>
              <w:fldChar w:fldCharType="separate"/>
            </w:r>
            <w:r>
              <w:rPr>
                <w:noProof/>
                <w:webHidden/>
              </w:rPr>
              <w:t>36</w:t>
            </w:r>
            <w:r>
              <w:rPr>
                <w:noProof/>
                <w:webHidden/>
              </w:rPr>
              <w:fldChar w:fldCharType="end"/>
            </w:r>
          </w:hyperlink>
        </w:p>
        <w:p w14:paraId="0D06FBEA" w14:textId="2A38376E" w:rsidR="0089283B" w:rsidRDefault="0089283B">
          <w:pPr>
            <w:pStyle w:val="TOC3"/>
            <w:tabs>
              <w:tab w:val="left" w:pos="1320"/>
              <w:tab w:val="right" w:leader="dot" w:pos="9019"/>
            </w:tabs>
            <w:rPr>
              <w:rFonts w:asciiTheme="minorHAnsi" w:eastAsiaTheme="minorEastAsia" w:hAnsiTheme="minorHAnsi" w:cstheme="minorBidi"/>
              <w:noProof/>
              <w:lang w:val="en-ZA"/>
            </w:rPr>
          </w:pPr>
          <w:hyperlink w:anchor="_Toc105766053" w:history="1">
            <w:r w:rsidRPr="006C4EF4">
              <w:rPr>
                <w:rStyle w:val="Hyperlink"/>
                <w:b/>
                <w:bCs/>
                <w:noProof/>
              </w:rPr>
              <w:t>1.3.5</w:t>
            </w:r>
            <w:r>
              <w:rPr>
                <w:rFonts w:asciiTheme="minorHAnsi" w:eastAsiaTheme="minorEastAsia" w:hAnsiTheme="minorHAnsi" w:cstheme="minorBidi"/>
                <w:noProof/>
                <w:lang w:val="en-ZA"/>
              </w:rPr>
              <w:tab/>
            </w:r>
            <w:r w:rsidRPr="006C4EF4">
              <w:rPr>
                <w:rStyle w:val="Hyperlink"/>
                <w:b/>
                <w:bCs/>
                <w:noProof/>
              </w:rPr>
              <w:t>Maintenance Phase</w:t>
            </w:r>
            <w:r>
              <w:rPr>
                <w:noProof/>
                <w:webHidden/>
              </w:rPr>
              <w:tab/>
            </w:r>
            <w:r>
              <w:rPr>
                <w:noProof/>
                <w:webHidden/>
              </w:rPr>
              <w:fldChar w:fldCharType="begin"/>
            </w:r>
            <w:r>
              <w:rPr>
                <w:noProof/>
                <w:webHidden/>
              </w:rPr>
              <w:instrText xml:space="preserve"> PAGEREF _Toc105766053 \h </w:instrText>
            </w:r>
            <w:r>
              <w:rPr>
                <w:noProof/>
                <w:webHidden/>
              </w:rPr>
            </w:r>
            <w:r>
              <w:rPr>
                <w:noProof/>
                <w:webHidden/>
              </w:rPr>
              <w:fldChar w:fldCharType="separate"/>
            </w:r>
            <w:r>
              <w:rPr>
                <w:noProof/>
                <w:webHidden/>
              </w:rPr>
              <w:t>36</w:t>
            </w:r>
            <w:r>
              <w:rPr>
                <w:noProof/>
                <w:webHidden/>
              </w:rPr>
              <w:fldChar w:fldCharType="end"/>
            </w:r>
          </w:hyperlink>
        </w:p>
        <w:p w14:paraId="5FFAFAAD" w14:textId="71D9F675"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54" w:history="1">
            <w:r w:rsidRPr="006C4EF4">
              <w:rPr>
                <w:rStyle w:val="Hyperlink"/>
                <w:noProof/>
              </w:rPr>
              <w:t>1.4</w:t>
            </w:r>
            <w:r>
              <w:rPr>
                <w:rFonts w:asciiTheme="minorHAnsi" w:eastAsiaTheme="minorEastAsia" w:hAnsiTheme="minorHAnsi" w:cstheme="minorBidi"/>
                <w:noProof/>
                <w:lang w:val="en-ZA"/>
              </w:rPr>
              <w:tab/>
            </w:r>
            <w:r w:rsidRPr="006C4EF4">
              <w:rPr>
                <w:rStyle w:val="Hyperlink"/>
                <w:noProof/>
              </w:rPr>
              <w:t>Milestones</w:t>
            </w:r>
            <w:r>
              <w:rPr>
                <w:noProof/>
                <w:webHidden/>
              </w:rPr>
              <w:tab/>
            </w:r>
            <w:r>
              <w:rPr>
                <w:noProof/>
                <w:webHidden/>
              </w:rPr>
              <w:fldChar w:fldCharType="begin"/>
            </w:r>
            <w:r>
              <w:rPr>
                <w:noProof/>
                <w:webHidden/>
              </w:rPr>
              <w:instrText xml:space="preserve"> PAGEREF _Toc105766054 \h </w:instrText>
            </w:r>
            <w:r>
              <w:rPr>
                <w:noProof/>
                <w:webHidden/>
              </w:rPr>
            </w:r>
            <w:r>
              <w:rPr>
                <w:noProof/>
                <w:webHidden/>
              </w:rPr>
              <w:fldChar w:fldCharType="separate"/>
            </w:r>
            <w:r>
              <w:rPr>
                <w:noProof/>
                <w:webHidden/>
              </w:rPr>
              <w:t>36</w:t>
            </w:r>
            <w:r>
              <w:rPr>
                <w:noProof/>
                <w:webHidden/>
              </w:rPr>
              <w:fldChar w:fldCharType="end"/>
            </w:r>
          </w:hyperlink>
        </w:p>
        <w:p w14:paraId="3A6FA14E" w14:textId="4B9275AE"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55" w:history="1">
            <w:r w:rsidRPr="006C4EF4">
              <w:rPr>
                <w:rStyle w:val="Hyperlink"/>
                <w:noProof/>
              </w:rPr>
              <w:t>1.5</w:t>
            </w:r>
            <w:r>
              <w:rPr>
                <w:rFonts w:asciiTheme="minorHAnsi" w:eastAsiaTheme="minorEastAsia" w:hAnsiTheme="minorHAnsi" w:cstheme="minorBidi"/>
                <w:noProof/>
                <w:lang w:val="en-ZA"/>
              </w:rPr>
              <w:tab/>
            </w:r>
            <w:r w:rsidRPr="006C4EF4">
              <w:rPr>
                <w:rStyle w:val="Hyperlink"/>
                <w:noProof/>
              </w:rPr>
              <w:t>Effort</w:t>
            </w:r>
            <w:r>
              <w:rPr>
                <w:noProof/>
                <w:webHidden/>
              </w:rPr>
              <w:tab/>
            </w:r>
            <w:r>
              <w:rPr>
                <w:noProof/>
                <w:webHidden/>
              </w:rPr>
              <w:fldChar w:fldCharType="begin"/>
            </w:r>
            <w:r>
              <w:rPr>
                <w:noProof/>
                <w:webHidden/>
              </w:rPr>
              <w:instrText xml:space="preserve"> PAGEREF _Toc105766055 \h </w:instrText>
            </w:r>
            <w:r>
              <w:rPr>
                <w:noProof/>
                <w:webHidden/>
              </w:rPr>
            </w:r>
            <w:r>
              <w:rPr>
                <w:noProof/>
                <w:webHidden/>
              </w:rPr>
              <w:fldChar w:fldCharType="separate"/>
            </w:r>
            <w:r>
              <w:rPr>
                <w:noProof/>
                <w:webHidden/>
              </w:rPr>
              <w:t>36</w:t>
            </w:r>
            <w:r>
              <w:rPr>
                <w:noProof/>
                <w:webHidden/>
              </w:rPr>
              <w:fldChar w:fldCharType="end"/>
            </w:r>
          </w:hyperlink>
        </w:p>
        <w:p w14:paraId="678BFABC" w14:textId="78C308DA"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56" w:history="1">
            <w:r w:rsidRPr="006C4EF4">
              <w:rPr>
                <w:rStyle w:val="Hyperlink"/>
                <w:b/>
                <w:bCs/>
                <w:noProof/>
              </w:rPr>
              <w:t>2.</w:t>
            </w:r>
            <w:r>
              <w:rPr>
                <w:rFonts w:asciiTheme="minorHAnsi" w:eastAsiaTheme="minorEastAsia" w:hAnsiTheme="minorHAnsi" w:cstheme="minorBidi"/>
                <w:noProof/>
                <w:lang w:val="en-ZA"/>
              </w:rPr>
              <w:tab/>
            </w:r>
            <w:r w:rsidRPr="006C4EF4">
              <w:rPr>
                <w:rStyle w:val="Hyperlink"/>
                <w:b/>
                <w:bCs/>
                <w:noProof/>
              </w:rPr>
              <w:t>Project Plan</w:t>
            </w:r>
            <w:r>
              <w:rPr>
                <w:noProof/>
                <w:webHidden/>
              </w:rPr>
              <w:tab/>
            </w:r>
            <w:r>
              <w:rPr>
                <w:noProof/>
                <w:webHidden/>
              </w:rPr>
              <w:fldChar w:fldCharType="begin"/>
            </w:r>
            <w:r>
              <w:rPr>
                <w:noProof/>
                <w:webHidden/>
              </w:rPr>
              <w:instrText xml:space="preserve"> PAGEREF _Toc105766056 \h </w:instrText>
            </w:r>
            <w:r>
              <w:rPr>
                <w:noProof/>
                <w:webHidden/>
              </w:rPr>
            </w:r>
            <w:r>
              <w:rPr>
                <w:noProof/>
                <w:webHidden/>
              </w:rPr>
              <w:fldChar w:fldCharType="separate"/>
            </w:r>
            <w:r>
              <w:rPr>
                <w:noProof/>
                <w:webHidden/>
              </w:rPr>
              <w:t>36</w:t>
            </w:r>
            <w:r>
              <w:rPr>
                <w:noProof/>
                <w:webHidden/>
              </w:rPr>
              <w:fldChar w:fldCharType="end"/>
            </w:r>
          </w:hyperlink>
        </w:p>
        <w:p w14:paraId="001EF07E" w14:textId="23CDCE07"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57" w:history="1">
            <w:r w:rsidRPr="006C4EF4">
              <w:rPr>
                <w:rStyle w:val="Hyperlink"/>
                <w:noProof/>
              </w:rPr>
              <w:t>2.1</w:t>
            </w:r>
            <w:r>
              <w:rPr>
                <w:rFonts w:asciiTheme="minorHAnsi" w:eastAsiaTheme="minorEastAsia" w:hAnsiTheme="minorHAnsi" w:cstheme="minorBidi"/>
                <w:noProof/>
                <w:lang w:val="en-ZA"/>
              </w:rPr>
              <w:tab/>
            </w:r>
            <w:r w:rsidRPr="006C4EF4">
              <w:rPr>
                <w:rStyle w:val="Hyperlink"/>
                <w:noProof/>
              </w:rPr>
              <w:t>Schedule</w:t>
            </w:r>
            <w:r>
              <w:rPr>
                <w:noProof/>
                <w:webHidden/>
              </w:rPr>
              <w:tab/>
            </w:r>
            <w:r>
              <w:rPr>
                <w:noProof/>
                <w:webHidden/>
              </w:rPr>
              <w:fldChar w:fldCharType="begin"/>
            </w:r>
            <w:r>
              <w:rPr>
                <w:noProof/>
                <w:webHidden/>
              </w:rPr>
              <w:instrText xml:space="preserve"> PAGEREF _Toc105766057 \h </w:instrText>
            </w:r>
            <w:r>
              <w:rPr>
                <w:noProof/>
                <w:webHidden/>
              </w:rPr>
            </w:r>
            <w:r>
              <w:rPr>
                <w:noProof/>
                <w:webHidden/>
              </w:rPr>
              <w:fldChar w:fldCharType="separate"/>
            </w:r>
            <w:r>
              <w:rPr>
                <w:noProof/>
                <w:webHidden/>
              </w:rPr>
              <w:t>36</w:t>
            </w:r>
            <w:r>
              <w:rPr>
                <w:noProof/>
                <w:webHidden/>
              </w:rPr>
              <w:fldChar w:fldCharType="end"/>
            </w:r>
          </w:hyperlink>
        </w:p>
        <w:p w14:paraId="3DFCBE5B" w14:textId="13B4A424"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58" w:history="1">
            <w:r w:rsidRPr="006C4EF4">
              <w:rPr>
                <w:rStyle w:val="Hyperlink"/>
                <w:noProof/>
              </w:rPr>
              <w:t>2.2</w:t>
            </w:r>
            <w:r>
              <w:rPr>
                <w:rFonts w:asciiTheme="minorHAnsi" w:eastAsiaTheme="minorEastAsia" w:hAnsiTheme="minorHAnsi" w:cstheme="minorBidi"/>
                <w:noProof/>
                <w:lang w:val="en-ZA"/>
              </w:rPr>
              <w:tab/>
            </w:r>
            <w:r w:rsidRPr="006C4EF4">
              <w:rPr>
                <w:rStyle w:val="Hyperlink"/>
                <w:noProof/>
              </w:rPr>
              <w:t>Dependencies</w:t>
            </w:r>
            <w:r>
              <w:rPr>
                <w:noProof/>
                <w:webHidden/>
              </w:rPr>
              <w:tab/>
            </w:r>
            <w:r>
              <w:rPr>
                <w:noProof/>
                <w:webHidden/>
              </w:rPr>
              <w:fldChar w:fldCharType="begin"/>
            </w:r>
            <w:r>
              <w:rPr>
                <w:noProof/>
                <w:webHidden/>
              </w:rPr>
              <w:instrText xml:space="preserve"> PAGEREF _Toc105766058 \h </w:instrText>
            </w:r>
            <w:r>
              <w:rPr>
                <w:noProof/>
                <w:webHidden/>
              </w:rPr>
            </w:r>
            <w:r>
              <w:rPr>
                <w:noProof/>
                <w:webHidden/>
              </w:rPr>
              <w:fldChar w:fldCharType="separate"/>
            </w:r>
            <w:r>
              <w:rPr>
                <w:noProof/>
                <w:webHidden/>
              </w:rPr>
              <w:t>36</w:t>
            </w:r>
            <w:r>
              <w:rPr>
                <w:noProof/>
                <w:webHidden/>
              </w:rPr>
              <w:fldChar w:fldCharType="end"/>
            </w:r>
          </w:hyperlink>
        </w:p>
        <w:p w14:paraId="241F85D3" w14:textId="38FBA166"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59" w:history="1">
            <w:r w:rsidRPr="006C4EF4">
              <w:rPr>
                <w:rStyle w:val="Hyperlink"/>
                <w:noProof/>
              </w:rPr>
              <w:t>2.3</w:t>
            </w:r>
            <w:r>
              <w:rPr>
                <w:rFonts w:asciiTheme="minorHAnsi" w:eastAsiaTheme="minorEastAsia" w:hAnsiTheme="minorHAnsi" w:cstheme="minorBidi"/>
                <w:noProof/>
                <w:lang w:val="en-ZA"/>
              </w:rPr>
              <w:tab/>
            </w:r>
            <w:r w:rsidRPr="006C4EF4">
              <w:rPr>
                <w:rStyle w:val="Hyperlink"/>
                <w:noProof/>
              </w:rPr>
              <w:t>Assumptions</w:t>
            </w:r>
            <w:r>
              <w:rPr>
                <w:noProof/>
                <w:webHidden/>
              </w:rPr>
              <w:tab/>
            </w:r>
            <w:r>
              <w:rPr>
                <w:noProof/>
                <w:webHidden/>
              </w:rPr>
              <w:fldChar w:fldCharType="begin"/>
            </w:r>
            <w:r>
              <w:rPr>
                <w:noProof/>
                <w:webHidden/>
              </w:rPr>
              <w:instrText xml:space="preserve"> PAGEREF _Toc105766059 \h </w:instrText>
            </w:r>
            <w:r>
              <w:rPr>
                <w:noProof/>
                <w:webHidden/>
              </w:rPr>
            </w:r>
            <w:r>
              <w:rPr>
                <w:noProof/>
                <w:webHidden/>
              </w:rPr>
              <w:fldChar w:fldCharType="separate"/>
            </w:r>
            <w:r>
              <w:rPr>
                <w:noProof/>
                <w:webHidden/>
              </w:rPr>
              <w:t>36</w:t>
            </w:r>
            <w:r>
              <w:rPr>
                <w:noProof/>
                <w:webHidden/>
              </w:rPr>
              <w:fldChar w:fldCharType="end"/>
            </w:r>
          </w:hyperlink>
        </w:p>
        <w:p w14:paraId="685DAC91" w14:textId="39FFA93C"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60" w:history="1">
            <w:r w:rsidRPr="006C4EF4">
              <w:rPr>
                <w:rStyle w:val="Hyperlink"/>
                <w:noProof/>
              </w:rPr>
              <w:t>2.4</w:t>
            </w:r>
            <w:r>
              <w:rPr>
                <w:rFonts w:asciiTheme="minorHAnsi" w:eastAsiaTheme="minorEastAsia" w:hAnsiTheme="minorHAnsi" w:cstheme="minorBidi"/>
                <w:noProof/>
                <w:lang w:val="en-ZA"/>
              </w:rPr>
              <w:tab/>
            </w:r>
            <w:r w:rsidRPr="006C4EF4">
              <w:rPr>
                <w:rStyle w:val="Hyperlink"/>
                <w:noProof/>
              </w:rPr>
              <w:t>Constraints</w:t>
            </w:r>
            <w:r>
              <w:rPr>
                <w:noProof/>
                <w:webHidden/>
              </w:rPr>
              <w:tab/>
            </w:r>
            <w:r>
              <w:rPr>
                <w:noProof/>
                <w:webHidden/>
              </w:rPr>
              <w:fldChar w:fldCharType="begin"/>
            </w:r>
            <w:r>
              <w:rPr>
                <w:noProof/>
                <w:webHidden/>
              </w:rPr>
              <w:instrText xml:space="preserve"> PAGEREF _Toc105766060 \h </w:instrText>
            </w:r>
            <w:r>
              <w:rPr>
                <w:noProof/>
                <w:webHidden/>
              </w:rPr>
            </w:r>
            <w:r>
              <w:rPr>
                <w:noProof/>
                <w:webHidden/>
              </w:rPr>
              <w:fldChar w:fldCharType="separate"/>
            </w:r>
            <w:r>
              <w:rPr>
                <w:noProof/>
                <w:webHidden/>
              </w:rPr>
              <w:t>36</w:t>
            </w:r>
            <w:r>
              <w:rPr>
                <w:noProof/>
                <w:webHidden/>
              </w:rPr>
              <w:fldChar w:fldCharType="end"/>
            </w:r>
          </w:hyperlink>
        </w:p>
        <w:p w14:paraId="6CB22A5D" w14:textId="09DBA199"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61" w:history="1">
            <w:r w:rsidRPr="006C4EF4">
              <w:rPr>
                <w:rStyle w:val="Hyperlink"/>
                <w:b/>
                <w:bCs/>
                <w:noProof/>
              </w:rPr>
              <w:t>3.</w:t>
            </w:r>
            <w:r>
              <w:rPr>
                <w:rFonts w:asciiTheme="minorHAnsi" w:eastAsiaTheme="minorEastAsia" w:hAnsiTheme="minorHAnsi" w:cstheme="minorBidi"/>
                <w:noProof/>
                <w:lang w:val="en-ZA"/>
              </w:rPr>
              <w:tab/>
            </w:r>
            <w:r w:rsidRPr="006C4EF4">
              <w:rPr>
                <w:rStyle w:val="Hyperlink"/>
                <w:b/>
                <w:bCs/>
                <w:noProof/>
              </w:rPr>
              <w:t>Project Scope and Goals</w:t>
            </w:r>
            <w:r>
              <w:rPr>
                <w:noProof/>
                <w:webHidden/>
              </w:rPr>
              <w:tab/>
            </w:r>
            <w:r>
              <w:rPr>
                <w:noProof/>
                <w:webHidden/>
              </w:rPr>
              <w:fldChar w:fldCharType="begin"/>
            </w:r>
            <w:r>
              <w:rPr>
                <w:noProof/>
                <w:webHidden/>
              </w:rPr>
              <w:instrText xml:space="preserve"> PAGEREF _Toc105766061 \h </w:instrText>
            </w:r>
            <w:r>
              <w:rPr>
                <w:noProof/>
                <w:webHidden/>
              </w:rPr>
            </w:r>
            <w:r>
              <w:rPr>
                <w:noProof/>
                <w:webHidden/>
              </w:rPr>
              <w:fldChar w:fldCharType="separate"/>
            </w:r>
            <w:r>
              <w:rPr>
                <w:noProof/>
                <w:webHidden/>
              </w:rPr>
              <w:t>36</w:t>
            </w:r>
            <w:r>
              <w:rPr>
                <w:noProof/>
                <w:webHidden/>
              </w:rPr>
              <w:fldChar w:fldCharType="end"/>
            </w:r>
          </w:hyperlink>
        </w:p>
        <w:p w14:paraId="0A101D03" w14:textId="59045C94"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62" w:history="1">
            <w:r w:rsidRPr="006C4EF4">
              <w:rPr>
                <w:rStyle w:val="Hyperlink"/>
                <w:b/>
                <w:bCs/>
                <w:noProof/>
              </w:rPr>
              <w:t>4.</w:t>
            </w:r>
            <w:r>
              <w:rPr>
                <w:rFonts w:asciiTheme="minorHAnsi" w:eastAsiaTheme="minorEastAsia" w:hAnsiTheme="minorHAnsi" w:cstheme="minorBidi"/>
                <w:noProof/>
                <w:lang w:val="en-ZA"/>
              </w:rPr>
              <w:tab/>
            </w:r>
            <w:r w:rsidRPr="006C4EF4">
              <w:rPr>
                <w:rStyle w:val="Hyperlink"/>
                <w:b/>
                <w:bCs/>
                <w:noProof/>
              </w:rPr>
              <w:t>Deliverables</w:t>
            </w:r>
            <w:r>
              <w:rPr>
                <w:noProof/>
                <w:webHidden/>
              </w:rPr>
              <w:tab/>
            </w:r>
            <w:r>
              <w:rPr>
                <w:noProof/>
                <w:webHidden/>
              </w:rPr>
              <w:fldChar w:fldCharType="begin"/>
            </w:r>
            <w:r>
              <w:rPr>
                <w:noProof/>
                <w:webHidden/>
              </w:rPr>
              <w:instrText xml:space="preserve"> PAGEREF _Toc105766062 \h </w:instrText>
            </w:r>
            <w:r>
              <w:rPr>
                <w:noProof/>
                <w:webHidden/>
              </w:rPr>
            </w:r>
            <w:r>
              <w:rPr>
                <w:noProof/>
                <w:webHidden/>
              </w:rPr>
              <w:fldChar w:fldCharType="separate"/>
            </w:r>
            <w:r>
              <w:rPr>
                <w:noProof/>
                <w:webHidden/>
              </w:rPr>
              <w:t>37</w:t>
            </w:r>
            <w:r>
              <w:rPr>
                <w:noProof/>
                <w:webHidden/>
              </w:rPr>
              <w:fldChar w:fldCharType="end"/>
            </w:r>
          </w:hyperlink>
        </w:p>
        <w:p w14:paraId="2735ACDF" w14:textId="066F7578"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63" w:history="1">
            <w:r w:rsidRPr="006C4EF4">
              <w:rPr>
                <w:rStyle w:val="Hyperlink"/>
                <w:noProof/>
              </w:rPr>
              <w:t>4.1</w:t>
            </w:r>
            <w:r>
              <w:rPr>
                <w:rFonts w:asciiTheme="minorHAnsi" w:eastAsiaTheme="minorEastAsia" w:hAnsiTheme="minorHAnsi" w:cstheme="minorBidi"/>
                <w:noProof/>
                <w:lang w:val="en-ZA"/>
              </w:rPr>
              <w:tab/>
            </w:r>
            <w:r w:rsidRPr="006C4EF4">
              <w:rPr>
                <w:rStyle w:val="Hyperlink"/>
                <w:noProof/>
              </w:rPr>
              <w:t>Documentation Oriented Deliverables</w:t>
            </w:r>
            <w:r>
              <w:rPr>
                <w:noProof/>
                <w:webHidden/>
              </w:rPr>
              <w:tab/>
            </w:r>
            <w:r>
              <w:rPr>
                <w:noProof/>
                <w:webHidden/>
              </w:rPr>
              <w:fldChar w:fldCharType="begin"/>
            </w:r>
            <w:r>
              <w:rPr>
                <w:noProof/>
                <w:webHidden/>
              </w:rPr>
              <w:instrText xml:space="preserve"> PAGEREF _Toc105766063 \h </w:instrText>
            </w:r>
            <w:r>
              <w:rPr>
                <w:noProof/>
                <w:webHidden/>
              </w:rPr>
            </w:r>
            <w:r>
              <w:rPr>
                <w:noProof/>
                <w:webHidden/>
              </w:rPr>
              <w:fldChar w:fldCharType="separate"/>
            </w:r>
            <w:r>
              <w:rPr>
                <w:noProof/>
                <w:webHidden/>
              </w:rPr>
              <w:t>37</w:t>
            </w:r>
            <w:r>
              <w:rPr>
                <w:noProof/>
                <w:webHidden/>
              </w:rPr>
              <w:fldChar w:fldCharType="end"/>
            </w:r>
          </w:hyperlink>
        </w:p>
        <w:p w14:paraId="5135A401" w14:textId="3A254E68"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64" w:history="1">
            <w:r w:rsidRPr="006C4EF4">
              <w:rPr>
                <w:rStyle w:val="Hyperlink"/>
                <w:noProof/>
              </w:rPr>
              <w:t>4.2</w:t>
            </w:r>
            <w:r>
              <w:rPr>
                <w:rFonts w:asciiTheme="minorHAnsi" w:eastAsiaTheme="minorEastAsia" w:hAnsiTheme="minorHAnsi" w:cstheme="minorBidi"/>
                <w:noProof/>
                <w:lang w:val="en-ZA"/>
              </w:rPr>
              <w:tab/>
            </w:r>
            <w:r w:rsidRPr="006C4EF4">
              <w:rPr>
                <w:rStyle w:val="Hyperlink"/>
                <w:noProof/>
              </w:rPr>
              <w:t>Secondary Documentation Deliverables</w:t>
            </w:r>
            <w:r>
              <w:rPr>
                <w:noProof/>
                <w:webHidden/>
              </w:rPr>
              <w:tab/>
            </w:r>
            <w:r>
              <w:rPr>
                <w:noProof/>
                <w:webHidden/>
              </w:rPr>
              <w:fldChar w:fldCharType="begin"/>
            </w:r>
            <w:r>
              <w:rPr>
                <w:noProof/>
                <w:webHidden/>
              </w:rPr>
              <w:instrText xml:space="preserve"> PAGEREF _Toc105766064 \h </w:instrText>
            </w:r>
            <w:r>
              <w:rPr>
                <w:noProof/>
                <w:webHidden/>
              </w:rPr>
            </w:r>
            <w:r>
              <w:rPr>
                <w:noProof/>
                <w:webHidden/>
              </w:rPr>
              <w:fldChar w:fldCharType="separate"/>
            </w:r>
            <w:r>
              <w:rPr>
                <w:noProof/>
                <w:webHidden/>
              </w:rPr>
              <w:t>38</w:t>
            </w:r>
            <w:r>
              <w:rPr>
                <w:noProof/>
                <w:webHidden/>
              </w:rPr>
              <w:fldChar w:fldCharType="end"/>
            </w:r>
          </w:hyperlink>
        </w:p>
        <w:p w14:paraId="11E18EA9" w14:textId="651E1429"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65" w:history="1">
            <w:r w:rsidRPr="006C4EF4">
              <w:rPr>
                <w:rStyle w:val="Hyperlink"/>
                <w:noProof/>
              </w:rPr>
              <w:t>4.3</w:t>
            </w:r>
            <w:r>
              <w:rPr>
                <w:rFonts w:asciiTheme="minorHAnsi" w:eastAsiaTheme="minorEastAsia" w:hAnsiTheme="minorHAnsi" w:cstheme="minorBidi"/>
                <w:noProof/>
                <w:lang w:val="en-ZA"/>
              </w:rPr>
              <w:tab/>
            </w:r>
            <w:r w:rsidRPr="006C4EF4">
              <w:rPr>
                <w:rStyle w:val="Hyperlink"/>
                <w:noProof/>
              </w:rPr>
              <w:t>Primary Deliverable</w:t>
            </w:r>
            <w:r>
              <w:rPr>
                <w:noProof/>
                <w:webHidden/>
              </w:rPr>
              <w:tab/>
            </w:r>
            <w:r>
              <w:rPr>
                <w:noProof/>
                <w:webHidden/>
              </w:rPr>
              <w:fldChar w:fldCharType="begin"/>
            </w:r>
            <w:r>
              <w:rPr>
                <w:noProof/>
                <w:webHidden/>
              </w:rPr>
              <w:instrText xml:space="preserve"> PAGEREF _Toc105766065 \h </w:instrText>
            </w:r>
            <w:r>
              <w:rPr>
                <w:noProof/>
                <w:webHidden/>
              </w:rPr>
            </w:r>
            <w:r>
              <w:rPr>
                <w:noProof/>
                <w:webHidden/>
              </w:rPr>
              <w:fldChar w:fldCharType="separate"/>
            </w:r>
            <w:r>
              <w:rPr>
                <w:noProof/>
                <w:webHidden/>
              </w:rPr>
              <w:t>39</w:t>
            </w:r>
            <w:r>
              <w:rPr>
                <w:noProof/>
                <w:webHidden/>
              </w:rPr>
              <w:fldChar w:fldCharType="end"/>
            </w:r>
          </w:hyperlink>
        </w:p>
        <w:p w14:paraId="152AAA23" w14:textId="3458B0F8"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66" w:history="1">
            <w:r w:rsidRPr="006C4EF4">
              <w:rPr>
                <w:rStyle w:val="Hyperlink"/>
                <w:noProof/>
              </w:rPr>
              <w:t>4.4</w:t>
            </w:r>
            <w:r>
              <w:rPr>
                <w:rFonts w:asciiTheme="minorHAnsi" w:eastAsiaTheme="minorEastAsia" w:hAnsiTheme="minorHAnsi" w:cstheme="minorBidi"/>
                <w:noProof/>
                <w:lang w:val="en-ZA"/>
              </w:rPr>
              <w:tab/>
            </w:r>
            <w:r w:rsidRPr="006C4EF4">
              <w:rPr>
                <w:rStyle w:val="Hyperlink"/>
                <w:noProof/>
              </w:rPr>
              <w:t>Secondary Deliverables</w:t>
            </w:r>
            <w:r>
              <w:rPr>
                <w:noProof/>
                <w:webHidden/>
              </w:rPr>
              <w:tab/>
            </w:r>
            <w:r>
              <w:rPr>
                <w:noProof/>
                <w:webHidden/>
              </w:rPr>
              <w:fldChar w:fldCharType="begin"/>
            </w:r>
            <w:r>
              <w:rPr>
                <w:noProof/>
                <w:webHidden/>
              </w:rPr>
              <w:instrText xml:space="preserve"> PAGEREF _Toc105766066 \h </w:instrText>
            </w:r>
            <w:r>
              <w:rPr>
                <w:noProof/>
                <w:webHidden/>
              </w:rPr>
            </w:r>
            <w:r>
              <w:rPr>
                <w:noProof/>
                <w:webHidden/>
              </w:rPr>
              <w:fldChar w:fldCharType="separate"/>
            </w:r>
            <w:r>
              <w:rPr>
                <w:noProof/>
                <w:webHidden/>
              </w:rPr>
              <w:t>39</w:t>
            </w:r>
            <w:r>
              <w:rPr>
                <w:noProof/>
                <w:webHidden/>
              </w:rPr>
              <w:fldChar w:fldCharType="end"/>
            </w:r>
          </w:hyperlink>
        </w:p>
        <w:p w14:paraId="20CDB1CC" w14:textId="4281F78D" w:rsidR="0089283B" w:rsidRDefault="0089283B">
          <w:pPr>
            <w:pStyle w:val="TOC3"/>
            <w:tabs>
              <w:tab w:val="left" w:pos="1320"/>
              <w:tab w:val="right" w:leader="dot" w:pos="9019"/>
            </w:tabs>
            <w:rPr>
              <w:rFonts w:asciiTheme="minorHAnsi" w:eastAsiaTheme="minorEastAsia" w:hAnsiTheme="minorHAnsi" w:cstheme="minorBidi"/>
              <w:noProof/>
              <w:lang w:val="en-ZA"/>
            </w:rPr>
          </w:pPr>
          <w:hyperlink w:anchor="_Toc105766067" w:history="1">
            <w:r w:rsidRPr="006C4EF4">
              <w:rPr>
                <w:rStyle w:val="Hyperlink"/>
                <w:b/>
                <w:bCs/>
                <w:noProof/>
              </w:rPr>
              <w:t>4.4.1</w:t>
            </w:r>
            <w:r>
              <w:rPr>
                <w:rFonts w:asciiTheme="minorHAnsi" w:eastAsiaTheme="minorEastAsia" w:hAnsiTheme="minorHAnsi" w:cstheme="minorBidi"/>
                <w:noProof/>
                <w:lang w:val="en-ZA"/>
              </w:rPr>
              <w:tab/>
            </w:r>
            <w:r w:rsidRPr="006C4EF4">
              <w:rPr>
                <w:rStyle w:val="Hyperlink"/>
                <w:b/>
                <w:bCs/>
                <w:noProof/>
              </w:rPr>
              <w:t>User Manuals</w:t>
            </w:r>
            <w:r>
              <w:rPr>
                <w:noProof/>
                <w:webHidden/>
              </w:rPr>
              <w:tab/>
            </w:r>
            <w:r>
              <w:rPr>
                <w:noProof/>
                <w:webHidden/>
              </w:rPr>
              <w:fldChar w:fldCharType="begin"/>
            </w:r>
            <w:r>
              <w:rPr>
                <w:noProof/>
                <w:webHidden/>
              </w:rPr>
              <w:instrText xml:space="preserve"> PAGEREF _Toc105766067 \h </w:instrText>
            </w:r>
            <w:r>
              <w:rPr>
                <w:noProof/>
                <w:webHidden/>
              </w:rPr>
            </w:r>
            <w:r>
              <w:rPr>
                <w:noProof/>
                <w:webHidden/>
              </w:rPr>
              <w:fldChar w:fldCharType="separate"/>
            </w:r>
            <w:r>
              <w:rPr>
                <w:noProof/>
                <w:webHidden/>
              </w:rPr>
              <w:t>39</w:t>
            </w:r>
            <w:r>
              <w:rPr>
                <w:noProof/>
                <w:webHidden/>
              </w:rPr>
              <w:fldChar w:fldCharType="end"/>
            </w:r>
          </w:hyperlink>
        </w:p>
        <w:p w14:paraId="0E2A919D" w14:textId="30B1C901" w:rsidR="0089283B" w:rsidRDefault="0089283B">
          <w:pPr>
            <w:pStyle w:val="TOC3"/>
            <w:tabs>
              <w:tab w:val="left" w:pos="1320"/>
              <w:tab w:val="right" w:leader="dot" w:pos="9019"/>
            </w:tabs>
            <w:rPr>
              <w:rFonts w:asciiTheme="minorHAnsi" w:eastAsiaTheme="minorEastAsia" w:hAnsiTheme="minorHAnsi" w:cstheme="minorBidi"/>
              <w:noProof/>
              <w:lang w:val="en-ZA"/>
            </w:rPr>
          </w:pPr>
          <w:hyperlink w:anchor="_Toc105766068" w:history="1">
            <w:r w:rsidRPr="006C4EF4">
              <w:rPr>
                <w:rStyle w:val="Hyperlink"/>
                <w:b/>
                <w:bCs/>
                <w:noProof/>
              </w:rPr>
              <w:t>4.4.2</w:t>
            </w:r>
            <w:r>
              <w:rPr>
                <w:rFonts w:asciiTheme="minorHAnsi" w:eastAsiaTheme="minorEastAsia" w:hAnsiTheme="minorHAnsi" w:cstheme="minorBidi"/>
                <w:noProof/>
                <w:lang w:val="en-ZA"/>
              </w:rPr>
              <w:tab/>
            </w:r>
            <w:r w:rsidRPr="006C4EF4">
              <w:rPr>
                <w:rStyle w:val="Hyperlink"/>
                <w:b/>
                <w:bCs/>
                <w:noProof/>
              </w:rPr>
              <w:t>User Training</w:t>
            </w:r>
            <w:r>
              <w:rPr>
                <w:noProof/>
                <w:webHidden/>
              </w:rPr>
              <w:tab/>
            </w:r>
            <w:r>
              <w:rPr>
                <w:noProof/>
                <w:webHidden/>
              </w:rPr>
              <w:fldChar w:fldCharType="begin"/>
            </w:r>
            <w:r>
              <w:rPr>
                <w:noProof/>
                <w:webHidden/>
              </w:rPr>
              <w:instrText xml:space="preserve"> PAGEREF _Toc105766068 \h </w:instrText>
            </w:r>
            <w:r>
              <w:rPr>
                <w:noProof/>
                <w:webHidden/>
              </w:rPr>
            </w:r>
            <w:r>
              <w:rPr>
                <w:noProof/>
                <w:webHidden/>
              </w:rPr>
              <w:fldChar w:fldCharType="separate"/>
            </w:r>
            <w:r>
              <w:rPr>
                <w:noProof/>
                <w:webHidden/>
              </w:rPr>
              <w:t>39</w:t>
            </w:r>
            <w:r>
              <w:rPr>
                <w:noProof/>
                <w:webHidden/>
              </w:rPr>
              <w:fldChar w:fldCharType="end"/>
            </w:r>
          </w:hyperlink>
        </w:p>
        <w:p w14:paraId="1220F7D9" w14:textId="0B8651EB"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69" w:history="1">
            <w:r w:rsidRPr="006C4EF4">
              <w:rPr>
                <w:rStyle w:val="Hyperlink"/>
                <w:noProof/>
              </w:rPr>
              <w:t>4.5</w:t>
            </w:r>
            <w:r>
              <w:rPr>
                <w:rFonts w:asciiTheme="minorHAnsi" w:eastAsiaTheme="minorEastAsia" w:hAnsiTheme="minorHAnsi" w:cstheme="minorBidi"/>
                <w:noProof/>
                <w:lang w:val="en-ZA"/>
              </w:rPr>
              <w:tab/>
            </w:r>
            <w:r w:rsidRPr="006C4EF4">
              <w:rPr>
                <w:rStyle w:val="Hyperlink"/>
                <w:noProof/>
              </w:rPr>
              <w:t>Stakeholders</w:t>
            </w:r>
            <w:r>
              <w:rPr>
                <w:noProof/>
                <w:webHidden/>
              </w:rPr>
              <w:tab/>
            </w:r>
            <w:r>
              <w:rPr>
                <w:noProof/>
                <w:webHidden/>
              </w:rPr>
              <w:fldChar w:fldCharType="begin"/>
            </w:r>
            <w:r>
              <w:rPr>
                <w:noProof/>
                <w:webHidden/>
              </w:rPr>
              <w:instrText xml:space="preserve"> PAGEREF _Toc105766069 \h </w:instrText>
            </w:r>
            <w:r>
              <w:rPr>
                <w:noProof/>
                <w:webHidden/>
              </w:rPr>
            </w:r>
            <w:r>
              <w:rPr>
                <w:noProof/>
                <w:webHidden/>
              </w:rPr>
              <w:fldChar w:fldCharType="separate"/>
            </w:r>
            <w:r>
              <w:rPr>
                <w:noProof/>
                <w:webHidden/>
              </w:rPr>
              <w:t>39</w:t>
            </w:r>
            <w:r>
              <w:rPr>
                <w:noProof/>
                <w:webHidden/>
              </w:rPr>
              <w:fldChar w:fldCharType="end"/>
            </w:r>
          </w:hyperlink>
        </w:p>
        <w:p w14:paraId="15D10212" w14:textId="74837F3A"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70" w:history="1">
            <w:r w:rsidRPr="006C4EF4">
              <w:rPr>
                <w:rStyle w:val="Hyperlink"/>
                <w:b/>
                <w:bCs/>
                <w:noProof/>
              </w:rPr>
              <w:t>5.</w:t>
            </w:r>
            <w:r>
              <w:rPr>
                <w:rFonts w:asciiTheme="minorHAnsi" w:eastAsiaTheme="minorEastAsia" w:hAnsiTheme="minorHAnsi" w:cstheme="minorBidi"/>
                <w:noProof/>
                <w:lang w:val="en-ZA"/>
              </w:rPr>
              <w:tab/>
            </w:r>
            <w:r w:rsidRPr="006C4EF4">
              <w:rPr>
                <w:rStyle w:val="Hyperlink"/>
                <w:b/>
                <w:bCs/>
                <w:noProof/>
              </w:rPr>
              <w:t>Critical Success Factors</w:t>
            </w:r>
            <w:r>
              <w:rPr>
                <w:noProof/>
                <w:webHidden/>
              </w:rPr>
              <w:tab/>
            </w:r>
            <w:r>
              <w:rPr>
                <w:noProof/>
                <w:webHidden/>
              </w:rPr>
              <w:fldChar w:fldCharType="begin"/>
            </w:r>
            <w:r>
              <w:rPr>
                <w:noProof/>
                <w:webHidden/>
              </w:rPr>
              <w:instrText xml:space="preserve"> PAGEREF _Toc105766070 \h </w:instrText>
            </w:r>
            <w:r>
              <w:rPr>
                <w:noProof/>
                <w:webHidden/>
              </w:rPr>
            </w:r>
            <w:r>
              <w:rPr>
                <w:noProof/>
                <w:webHidden/>
              </w:rPr>
              <w:fldChar w:fldCharType="separate"/>
            </w:r>
            <w:r>
              <w:rPr>
                <w:noProof/>
                <w:webHidden/>
              </w:rPr>
              <w:t>39</w:t>
            </w:r>
            <w:r>
              <w:rPr>
                <w:noProof/>
                <w:webHidden/>
              </w:rPr>
              <w:fldChar w:fldCharType="end"/>
            </w:r>
          </w:hyperlink>
        </w:p>
        <w:p w14:paraId="0E4935E6" w14:textId="0E4E252E"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71" w:history="1">
            <w:r w:rsidRPr="006C4EF4">
              <w:rPr>
                <w:rStyle w:val="Hyperlink"/>
                <w:b/>
                <w:bCs/>
                <w:noProof/>
              </w:rPr>
              <w:t>6.</w:t>
            </w:r>
            <w:r>
              <w:rPr>
                <w:rFonts w:asciiTheme="minorHAnsi" w:eastAsiaTheme="minorEastAsia" w:hAnsiTheme="minorHAnsi" w:cstheme="minorBidi"/>
                <w:noProof/>
                <w:lang w:val="en-ZA"/>
              </w:rPr>
              <w:tab/>
            </w:r>
            <w:r w:rsidRPr="006C4EF4">
              <w:rPr>
                <w:rStyle w:val="Hyperlink"/>
                <w:b/>
                <w:bCs/>
                <w:noProof/>
              </w:rPr>
              <w:t>Risk Plan</w:t>
            </w:r>
            <w:r>
              <w:rPr>
                <w:noProof/>
                <w:webHidden/>
              </w:rPr>
              <w:tab/>
            </w:r>
            <w:r>
              <w:rPr>
                <w:noProof/>
                <w:webHidden/>
              </w:rPr>
              <w:fldChar w:fldCharType="begin"/>
            </w:r>
            <w:r>
              <w:rPr>
                <w:noProof/>
                <w:webHidden/>
              </w:rPr>
              <w:instrText xml:space="preserve"> PAGEREF _Toc105766071 \h </w:instrText>
            </w:r>
            <w:r>
              <w:rPr>
                <w:noProof/>
                <w:webHidden/>
              </w:rPr>
            </w:r>
            <w:r>
              <w:rPr>
                <w:noProof/>
                <w:webHidden/>
              </w:rPr>
              <w:fldChar w:fldCharType="separate"/>
            </w:r>
            <w:r>
              <w:rPr>
                <w:noProof/>
                <w:webHidden/>
              </w:rPr>
              <w:t>40</w:t>
            </w:r>
            <w:r>
              <w:rPr>
                <w:noProof/>
                <w:webHidden/>
              </w:rPr>
              <w:fldChar w:fldCharType="end"/>
            </w:r>
          </w:hyperlink>
        </w:p>
        <w:p w14:paraId="29A5655D" w14:textId="304A9549"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72" w:history="1">
            <w:r w:rsidRPr="006C4EF4">
              <w:rPr>
                <w:rStyle w:val="Hyperlink"/>
                <w:b/>
                <w:bCs/>
                <w:noProof/>
              </w:rPr>
              <w:t>7.</w:t>
            </w:r>
            <w:r>
              <w:rPr>
                <w:rFonts w:asciiTheme="minorHAnsi" w:eastAsiaTheme="minorEastAsia" w:hAnsiTheme="minorHAnsi" w:cstheme="minorBidi"/>
                <w:noProof/>
                <w:lang w:val="en-ZA"/>
              </w:rPr>
              <w:tab/>
            </w:r>
            <w:r w:rsidRPr="006C4EF4">
              <w:rPr>
                <w:rStyle w:val="Hyperlink"/>
                <w:b/>
                <w:bCs/>
                <w:noProof/>
              </w:rPr>
              <w:t>Project Plan Gantt Chart</w:t>
            </w:r>
            <w:r>
              <w:rPr>
                <w:noProof/>
                <w:webHidden/>
              </w:rPr>
              <w:tab/>
            </w:r>
            <w:r>
              <w:rPr>
                <w:noProof/>
                <w:webHidden/>
              </w:rPr>
              <w:fldChar w:fldCharType="begin"/>
            </w:r>
            <w:r>
              <w:rPr>
                <w:noProof/>
                <w:webHidden/>
              </w:rPr>
              <w:instrText xml:space="preserve"> PAGEREF _Toc105766072 \h </w:instrText>
            </w:r>
            <w:r>
              <w:rPr>
                <w:noProof/>
                <w:webHidden/>
              </w:rPr>
            </w:r>
            <w:r>
              <w:rPr>
                <w:noProof/>
                <w:webHidden/>
              </w:rPr>
              <w:fldChar w:fldCharType="separate"/>
            </w:r>
            <w:r>
              <w:rPr>
                <w:noProof/>
                <w:webHidden/>
              </w:rPr>
              <w:t>42</w:t>
            </w:r>
            <w:r>
              <w:rPr>
                <w:noProof/>
                <w:webHidden/>
              </w:rPr>
              <w:fldChar w:fldCharType="end"/>
            </w:r>
          </w:hyperlink>
        </w:p>
        <w:p w14:paraId="492E6C16" w14:textId="54D493FD"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73" w:history="1">
            <w:r w:rsidRPr="006C4EF4">
              <w:rPr>
                <w:rStyle w:val="Hyperlink"/>
                <w:b/>
                <w:bCs/>
                <w:noProof/>
              </w:rPr>
              <w:t>8.</w:t>
            </w:r>
            <w:r>
              <w:rPr>
                <w:rFonts w:asciiTheme="minorHAnsi" w:eastAsiaTheme="minorEastAsia" w:hAnsiTheme="minorHAnsi" w:cstheme="minorBidi"/>
                <w:noProof/>
                <w:lang w:val="en-ZA"/>
              </w:rPr>
              <w:tab/>
            </w:r>
            <w:r w:rsidRPr="006C4EF4">
              <w:rPr>
                <w:rStyle w:val="Hyperlink"/>
                <w:b/>
                <w:bCs/>
                <w:noProof/>
              </w:rPr>
              <w:t>Quality Plan</w:t>
            </w:r>
            <w:r>
              <w:rPr>
                <w:noProof/>
                <w:webHidden/>
              </w:rPr>
              <w:tab/>
            </w:r>
            <w:r>
              <w:rPr>
                <w:noProof/>
                <w:webHidden/>
              </w:rPr>
              <w:fldChar w:fldCharType="begin"/>
            </w:r>
            <w:r>
              <w:rPr>
                <w:noProof/>
                <w:webHidden/>
              </w:rPr>
              <w:instrText xml:space="preserve"> PAGEREF _Toc105766073 \h </w:instrText>
            </w:r>
            <w:r>
              <w:rPr>
                <w:noProof/>
                <w:webHidden/>
              </w:rPr>
            </w:r>
            <w:r>
              <w:rPr>
                <w:noProof/>
                <w:webHidden/>
              </w:rPr>
              <w:fldChar w:fldCharType="separate"/>
            </w:r>
            <w:r>
              <w:rPr>
                <w:noProof/>
                <w:webHidden/>
              </w:rPr>
              <w:t>42</w:t>
            </w:r>
            <w:r>
              <w:rPr>
                <w:noProof/>
                <w:webHidden/>
              </w:rPr>
              <w:fldChar w:fldCharType="end"/>
            </w:r>
          </w:hyperlink>
        </w:p>
        <w:p w14:paraId="14F576E4" w14:textId="7A068708" w:rsidR="0089283B" w:rsidRDefault="0089283B">
          <w:pPr>
            <w:pStyle w:val="TOC1"/>
            <w:tabs>
              <w:tab w:val="left" w:pos="440"/>
              <w:tab w:val="right" w:leader="dot" w:pos="9019"/>
            </w:tabs>
            <w:rPr>
              <w:rFonts w:asciiTheme="minorHAnsi" w:eastAsiaTheme="minorEastAsia" w:hAnsiTheme="minorHAnsi" w:cstheme="minorBidi"/>
              <w:noProof/>
              <w:lang w:val="en-ZA"/>
            </w:rPr>
          </w:pPr>
          <w:hyperlink w:anchor="_Toc105766074" w:history="1">
            <w:r w:rsidRPr="006C4EF4">
              <w:rPr>
                <w:rStyle w:val="Hyperlink"/>
                <w:b/>
                <w:bCs/>
                <w:noProof/>
              </w:rPr>
              <w:t>9.</w:t>
            </w:r>
            <w:r>
              <w:rPr>
                <w:rFonts w:asciiTheme="minorHAnsi" w:eastAsiaTheme="minorEastAsia" w:hAnsiTheme="minorHAnsi" w:cstheme="minorBidi"/>
                <w:noProof/>
                <w:lang w:val="en-ZA"/>
              </w:rPr>
              <w:tab/>
            </w:r>
            <w:r w:rsidRPr="006C4EF4">
              <w:rPr>
                <w:rStyle w:val="Hyperlink"/>
                <w:b/>
                <w:bCs/>
                <w:noProof/>
              </w:rPr>
              <w:t>Financial Plan</w:t>
            </w:r>
            <w:r>
              <w:rPr>
                <w:noProof/>
                <w:webHidden/>
              </w:rPr>
              <w:tab/>
            </w:r>
            <w:r>
              <w:rPr>
                <w:noProof/>
                <w:webHidden/>
              </w:rPr>
              <w:fldChar w:fldCharType="begin"/>
            </w:r>
            <w:r>
              <w:rPr>
                <w:noProof/>
                <w:webHidden/>
              </w:rPr>
              <w:instrText xml:space="preserve"> PAGEREF _Toc105766074 \h </w:instrText>
            </w:r>
            <w:r>
              <w:rPr>
                <w:noProof/>
                <w:webHidden/>
              </w:rPr>
            </w:r>
            <w:r>
              <w:rPr>
                <w:noProof/>
                <w:webHidden/>
              </w:rPr>
              <w:fldChar w:fldCharType="separate"/>
            </w:r>
            <w:r>
              <w:rPr>
                <w:noProof/>
                <w:webHidden/>
              </w:rPr>
              <w:t>42</w:t>
            </w:r>
            <w:r>
              <w:rPr>
                <w:noProof/>
                <w:webHidden/>
              </w:rPr>
              <w:fldChar w:fldCharType="end"/>
            </w:r>
          </w:hyperlink>
        </w:p>
        <w:p w14:paraId="27DEB5B6" w14:textId="56201962"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75" w:history="1">
            <w:r w:rsidRPr="006C4EF4">
              <w:rPr>
                <w:rStyle w:val="Hyperlink"/>
                <w:noProof/>
              </w:rPr>
              <w:t>9.1</w:t>
            </w:r>
            <w:r>
              <w:rPr>
                <w:rFonts w:asciiTheme="minorHAnsi" w:eastAsiaTheme="minorEastAsia" w:hAnsiTheme="minorHAnsi" w:cstheme="minorBidi"/>
                <w:noProof/>
                <w:lang w:val="en-ZA"/>
              </w:rPr>
              <w:tab/>
            </w:r>
            <w:r w:rsidRPr="006C4EF4">
              <w:rPr>
                <w:rStyle w:val="Hyperlink"/>
                <w:noProof/>
              </w:rPr>
              <w:t>Labour</w:t>
            </w:r>
            <w:r>
              <w:rPr>
                <w:noProof/>
                <w:webHidden/>
              </w:rPr>
              <w:tab/>
            </w:r>
            <w:r>
              <w:rPr>
                <w:noProof/>
                <w:webHidden/>
              </w:rPr>
              <w:fldChar w:fldCharType="begin"/>
            </w:r>
            <w:r>
              <w:rPr>
                <w:noProof/>
                <w:webHidden/>
              </w:rPr>
              <w:instrText xml:space="preserve"> PAGEREF _Toc105766075 \h </w:instrText>
            </w:r>
            <w:r>
              <w:rPr>
                <w:noProof/>
                <w:webHidden/>
              </w:rPr>
            </w:r>
            <w:r>
              <w:rPr>
                <w:noProof/>
                <w:webHidden/>
              </w:rPr>
              <w:fldChar w:fldCharType="separate"/>
            </w:r>
            <w:r>
              <w:rPr>
                <w:noProof/>
                <w:webHidden/>
              </w:rPr>
              <w:t>42</w:t>
            </w:r>
            <w:r>
              <w:rPr>
                <w:noProof/>
                <w:webHidden/>
              </w:rPr>
              <w:fldChar w:fldCharType="end"/>
            </w:r>
          </w:hyperlink>
        </w:p>
        <w:p w14:paraId="25EDD964" w14:textId="037E1CB5"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76" w:history="1">
            <w:r w:rsidRPr="006C4EF4">
              <w:rPr>
                <w:rStyle w:val="Hyperlink"/>
                <w:noProof/>
              </w:rPr>
              <w:t>9.2</w:t>
            </w:r>
            <w:r>
              <w:rPr>
                <w:rFonts w:asciiTheme="minorHAnsi" w:eastAsiaTheme="minorEastAsia" w:hAnsiTheme="minorHAnsi" w:cstheme="minorBidi"/>
                <w:noProof/>
                <w:lang w:val="en-ZA"/>
              </w:rPr>
              <w:tab/>
            </w:r>
            <w:r w:rsidRPr="006C4EF4">
              <w:rPr>
                <w:rStyle w:val="Hyperlink"/>
                <w:noProof/>
              </w:rPr>
              <w:t>Equipment</w:t>
            </w:r>
            <w:r>
              <w:rPr>
                <w:noProof/>
                <w:webHidden/>
              </w:rPr>
              <w:tab/>
            </w:r>
            <w:r>
              <w:rPr>
                <w:noProof/>
                <w:webHidden/>
              </w:rPr>
              <w:fldChar w:fldCharType="begin"/>
            </w:r>
            <w:r>
              <w:rPr>
                <w:noProof/>
                <w:webHidden/>
              </w:rPr>
              <w:instrText xml:space="preserve"> PAGEREF _Toc105766076 \h </w:instrText>
            </w:r>
            <w:r>
              <w:rPr>
                <w:noProof/>
                <w:webHidden/>
              </w:rPr>
            </w:r>
            <w:r>
              <w:rPr>
                <w:noProof/>
                <w:webHidden/>
              </w:rPr>
              <w:fldChar w:fldCharType="separate"/>
            </w:r>
            <w:r>
              <w:rPr>
                <w:noProof/>
                <w:webHidden/>
              </w:rPr>
              <w:t>43</w:t>
            </w:r>
            <w:r>
              <w:rPr>
                <w:noProof/>
                <w:webHidden/>
              </w:rPr>
              <w:fldChar w:fldCharType="end"/>
            </w:r>
          </w:hyperlink>
        </w:p>
        <w:p w14:paraId="30B995BD" w14:textId="35E2C41B"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77" w:history="1">
            <w:r w:rsidRPr="006C4EF4">
              <w:rPr>
                <w:rStyle w:val="Hyperlink"/>
                <w:noProof/>
              </w:rPr>
              <w:t>9.3</w:t>
            </w:r>
            <w:r>
              <w:rPr>
                <w:rFonts w:asciiTheme="minorHAnsi" w:eastAsiaTheme="minorEastAsia" w:hAnsiTheme="minorHAnsi" w:cstheme="minorBidi"/>
                <w:noProof/>
                <w:lang w:val="en-ZA"/>
              </w:rPr>
              <w:tab/>
            </w:r>
            <w:r w:rsidRPr="006C4EF4">
              <w:rPr>
                <w:rStyle w:val="Hyperlink"/>
                <w:noProof/>
              </w:rPr>
              <w:t>Schedule</w:t>
            </w:r>
            <w:r>
              <w:rPr>
                <w:noProof/>
                <w:webHidden/>
              </w:rPr>
              <w:tab/>
            </w:r>
            <w:r>
              <w:rPr>
                <w:noProof/>
                <w:webHidden/>
              </w:rPr>
              <w:fldChar w:fldCharType="begin"/>
            </w:r>
            <w:r>
              <w:rPr>
                <w:noProof/>
                <w:webHidden/>
              </w:rPr>
              <w:instrText xml:space="preserve"> PAGEREF _Toc105766077 \h </w:instrText>
            </w:r>
            <w:r>
              <w:rPr>
                <w:noProof/>
                <w:webHidden/>
              </w:rPr>
            </w:r>
            <w:r>
              <w:rPr>
                <w:noProof/>
                <w:webHidden/>
              </w:rPr>
              <w:fldChar w:fldCharType="separate"/>
            </w:r>
            <w:r>
              <w:rPr>
                <w:noProof/>
                <w:webHidden/>
              </w:rPr>
              <w:t>43</w:t>
            </w:r>
            <w:r>
              <w:rPr>
                <w:noProof/>
                <w:webHidden/>
              </w:rPr>
              <w:fldChar w:fldCharType="end"/>
            </w:r>
          </w:hyperlink>
        </w:p>
        <w:p w14:paraId="5AB24747" w14:textId="685AE0D6"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78" w:history="1">
            <w:r w:rsidRPr="006C4EF4">
              <w:rPr>
                <w:rStyle w:val="Hyperlink"/>
                <w:noProof/>
              </w:rPr>
              <w:t>9.4</w:t>
            </w:r>
            <w:r>
              <w:rPr>
                <w:rFonts w:asciiTheme="minorHAnsi" w:eastAsiaTheme="minorEastAsia" w:hAnsiTheme="minorHAnsi" w:cstheme="minorBidi"/>
                <w:noProof/>
                <w:lang w:val="en-ZA"/>
              </w:rPr>
              <w:tab/>
            </w:r>
            <w:r w:rsidRPr="006C4EF4">
              <w:rPr>
                <w:rStyle w:val="Hyperlink"/>
                <w:noProof/>
              </w:rPr>
              <w:t>Assumptions</w:t>
            </w:r>
            <w:r>
              <w:rPr>
                <w:noProof/>
                <w:webHidden/>
              </w:rPr>
              <w:tab/>
            </w:r>
            <w:r>
              <w:rPr>
                <w:noProof/>
                <w:webHidden/>
              </w:rPr>
              <w:fldChar w:fldCharType="begin"/>
            </w:r>
            <w:r>
              <w:rPr>
                <w:noProof/>
                <w:webHidden/>
              </w:rPr>
              <w:instrText xml:space="preserve"> PAGEREF _Toc105766078 \h </w:instrText>
            </w:r>
            <w:r>
              <w:rPr>
                <w:noProof/>
                <w:webHidden/>
              </w:rPr>
            </w:r>
            <w:r>
              <w:rPr>
                <w:noProof/>
                <w:webHidden/>
              </w:rPr>
              <w:fldChar w:fldCharType="separate"/>
            </w:r>
            <w:r>
              <w:rPr>
                <w:noProof/>
                <w:webHidden/>
              </w:rPr>
              <w:t>44</w:t>
            </w:r>
            <w:r>
              <w:rPr>
                <w:noProof/>
                <w:webHidden/>
              </w:rPr>
              <w:fldChar w:fldCharType="end"/>
            </w:r>
          </w:hyperlink>
        </w:p>
        <w:p w14:paraId="046563E9" w14:textId="3114555F"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79" w:history="1">
            <w:r w:rsidRPr="006C4EF4">
              <w:rPr>
                <w:rStyle w:val="Hyperlink"/>
                <w:noProof/>
              </w:rPr>
              <w:t>9.5</w:t>
            </w:r>
            <w:r>
              <w:rPr>
                <w:rFonts w:asciiTheme="minorHAnsi" w:eastAsiaTheme="minorEastAsia" w:hAnsiTheme="minorHAnsi" w:cstheme="minorBidi"/>
                <w:noProof/>
                <w:lang w:val="en-ZA"/>
              </w:rPr>
              <w:tab/>
            </w:r>
            <w:r w:rsidRPr="006C4EF4">
              <w:rPr>
                <w:rStyle w:val="Hyperlink"/>
                <w:noProof/>
              </w:rPr>
              <w:t>Financial Processes</w:t>
            </w:r>
            <w:r>
              <w:rPr>
                <w:noProof/>
                <w:webHidden/>
              </w:rPr>
              <w:tab/>
            </w:r>
            <w:r>
              <w:rPr>
                <w:noProof/>
                <w:webHidden/>
              </w:rPr>
              <w:fldChar w:fldCharType="begin"/>
            </w:r>
            <w:r>
              <w:rPr>
                <w:noProof/>
                <w:webHidden/>
              </w:rPr>
              <w:instrText xml:space="preserve"> PAGEREF _Toc105766079 \h </w:instrText>
            </w:r>
            <w:r>
              <w:rPr>
                <w:noProof/>
                <w:webHidden/>
              </w:rPr>
            </w:r>
            <w:r>
              <w:rPr>
                <w:noProof/>
                <w:webHidden/>
              </w:rPr>
              <w:fldChar w:fldCharType="separate"/>
            </w:r>
            <w:r>
              <w:rPr>
                <w:noProof/>
                <w:webHidden/>
              </w:rPr>
              <w:t>44</w:t>
            </w:r>
            <w:r>
              <w:rPr>
                <w:noProof/>
                <w:webHidden/>
              </w:rPr>
              <w:fldChar w:fldCharType="end"/>
            </w:r>
          </w:hyperlink>
        </w:p>
        <w:p w14:paraId="40B69173" w14:textId="1193AA02"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80" w:history="1">
            <w:r w:rsidRPr="006C4EF4">
              <w:rPr>
                <w:rStyle w:val="Hyperlink"/>
                <w:noProof/>
              </w:rPr>
              <w:t>9.6</w:t>
            </w:r>
            <w:r>
              <w:rPr>
                <w:rFonts w:asciiTheme="minorHAnsi" w:eastAsiaTheme="minorEastAsia" w:hAnsiTheme="minorHAnsi" w:cstheme="minorBidi"/>
                <w:noProof/>
                <w:lang w:val="en-ZA"/>
              </w:rPr>
              <w:tab/>
            </w:r>
            <w:r w:rsidRPr="006C4EF4">
              <w:rPr>
                <w:rStyle w:val="Hyperlink"/>
                <w:noProof/>
              </w:rPr>
              <w:t>Activities</w:t>
            </w:r>
            <w:r>
              <w:rPr>
                <w:noProof/>
                <w:webHidden/>
              </w:rPr>
              <w:tab/>
            </w:r>
            <w:r>
              <w:rPr>
                <w:noProof/>
                <w:webHidden/>
              </w:rPr>
              <w:fldChar w:fldCharType="begin"/>
            </w:r>
            <w:r>
              <w:rPr>
                <w:noProof/>
                <w:webHidden/>
              </w:rPr>
              <w:instrText xml:space="preserve"> PAGEREF _Toc105766080 \h </w:instrText>
            </w:r>
            <w:r>
              <w:rPr>
                <w:noProof/>
                <w:webHidden/>
              </w:rPr>
            </w:r>
            <w:r>
              <w:rPr>
                <w:noProof/>
                <w:webHidden/>
              </w:rPr>
              <w:fldChar w:fldCharType="separate"/>
            </w:r>
            <w:r>
              <w:rPr>
                <w:noProof/>
                <w:webHidden/>
              </w:rPr>
              <w:t>44</w:t>
            </w:r>
            <w:r>
              <w:rPr>
                <w:noProof/>
                <w:webHidden/>
              </w:rPr>
              <w:fldChar w:fldCharType="end"/>
            </w:r>
          </w:hyperlink>
        </w:p>
        <w:p w14:paraId="36F6BE45" w14:textId="7159920E"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81" w:history="1">
            <w:r w:rsidRPr="006C4EF4">
              <w:rPr>
                <w:rStyle w:val="Hyperlink"/>
                <w:noProof/>
              </w:rPr>
              <w:t>9.7</w:t>
            </w:r>
            <w:r>
              <w:rPr>
                <w:rFonts w:asciiTheme="minorHAnsi" w:eastAsiaTheme="minorEastAsia" w:hAnsiTheme="minorHAnsi" w:cstheme="minorBidi"/>
                <w:noProof/>
                <w:lang w:val="en-ZA"/>
              </w:rPr>
              <w:tab/>
            </w:r>
            <w:r w:rsidRPr="006C4EF4">
              <w:rPr>
                <w:rStyle w:val="Hyperlink"/>
                <w:noProof/>
              </w:rPr>
              <w:t>Roles</w:t>
            </w:r>
            <w:r>
              <w:rPr>
                <w:noProof/>
                <w:webHidden/>
              </w:rPr>
              <w:tab/>
            </w:r>
            <w:r>
              <w:rPr>
                <w:noProof/>
                <w:webHidden/>
              </w:rPr>
              <w:fldChar w:fldCharType="begin"/>
            </w:r>
            <w:r>
              <w:rPr>
                <w:noProof/>
                <w:webHidden/>
              </w:rPr>
              <w:instrText xml:space="preserve"> PAGEREF _Toc105766081 \h </w:instrText>
            </w:r>
            <w:r>
              <w:rPr>
                <w:noProof/>
                <w:webHidden/>
              </w:rPr>
            </w:r>
            <w:r>
              <w:rPr>
                <w:noProof/>
                <w:webHidden/>
              </w:rPr>
              <w:fldChar w:fldCharType="separate"/>
            </w:r>
            <w:r>
              <w:rPr>
                <w:noProof/>
                <w:webHidden/>
              </w:rPr>
              <w:t>45</w:t>
            </w:r>
            <w:r>
              <w:rPr>
                <w:noProof/>
                <w:webHidden/>
              </w:rPr>
              <w:fldChar w:fldCharType="end"/>
            </w:r>
          </w:hyperlink>
        </w:p>
        <w:p w14:paraId="32EE4093" w14:textId="28F75825"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82" w:history="1">
            <w:r w:rsidRPr="006C4EF4">
              <w:rPr>
                <w:rStyle w:val="Hyperlink"/>
                <w:noProof/>
              </w:rPr>
              <w:t>9.8</w:t>
            </w:r>
            <w:r>
              <w:rPr>
                <w:rFonts w:asciiTheme="minorHAnsi" w:eastAsiaTheme="minorEastAsia" w:hAnsiTheme="minorHAnsi" w:cstheme="minorBidi"/>
                <w:noProof/>
                <w:lang w:val="en-ZA"/>
              </w:rPr>
              <w:tab/>
            </w:r>
            <w:r w:rsidRPr="006C4EF4">
              <w:rPr>
                <w:rStyle w:val="Hyperlink"/>
                <w:noProof/>
              </w:rPr>
              <w:t>Documents</w:t>
            </w:r>
            <w:r>
              <w:rPr>
                <w:noProof/>
                <w:webHidden/>
              </w:rPr>
              <w:tab/>
            </w:r>
            <w:r>
              <w:rPr>
                <w:noProof/>
                <w:webHidden/>
              </w:rPr>
              <w:fldChar w:fldCharType="begin"/>
            </w:r>
            <w:r>
              <w:rPr>
                <w:noProof/>
                <w:webHidden/>
              </w:rPr>
              <w:instrText xml:space="preserve"> PAGEREF _Toc105766082 \h </w:instrText>
            </w:r>
            <w:r>
              <w:rPr>
                <w:noProof/>
                <w:webHidden/>
              </w:rPr>
            </w:r>
            <w:r>
              <w:rPr>
                <w:noProof/>
                <w:webHidden/>
              </w:rPr>
              <w:fldChar w:fldCharType="separate"/>
            </w:r>
            <w:r>
              <w:rPr>
                <w:noProof/>
                <w:webHidden/>
              </w:rPr>
              <w:t>46</w:t>
            </w:r>
            <w:r>
              <w:rPr>
                <w:noProof/>
                <w:webHidden/>
              </w:rPr>
              <w:fldChar w:fldCharType="end"/>
            </w:r>
          </w:hyperlink>
        </w:p>
        <w:p w14:paraId="79300344" w14:textId="677F96DC" w:rsidR="0089283B" w:rsidRDefault="0089283B">
          <w:pPr>
            <w:pStyle w:val="TOC1"/>
            <w:tabs>
              <w:tab w:val="left" w:pos="660"/>
              <w:tab w:val="right" w:leader="dot" w:pos="9019"/>
            </w:tabs>
            <w:rPr>
              <w:rFonts w:asciiTheme="minorHAnsi" w:eastAsiaTheme="minorEastAsia" w:hAnsiTheme="minorHAnsi" w:cstheme="minorBidi"/>
              <w:noProof/>
              <w:lang w:val="en-ZA"/>
            </w:rPr>
          </w:pPr>
          <w:hyperlink w:anchor="_Toc105766083" w:history="1">
            <w:r w:rsidRPr="006C4EF4">
              <w:rPr>
                <w:rStyle w:val="Hyperlink"/>
                <w:b/>
                <w:bCs/>
                <w:noProof/>
              </w:rPr>
              <w:t>10.</w:t>
            </w:r>
            <w:r>
              <w:rPr>
                <w:rFonts w:asciiTheme="minorHAnsi" w:eastAsiaTheme="minorEastAsia" w:hAnsiTheme="minorHAnsi" w:cstheme="minorBidi"/>
                <w:noProof/>
                <w:lang w:val="en-ZA"/>
              </w:rPr>
              <w:tab/>
            </w:r>
            <w:r w:rsidRPr="006C4EF4">
              <w:rPr>
                <w:rStyle w:val="Hyperlink"/>
                <w:b/>
                <w:bCs/>
                <w:noProof/>
              </w:rPr>
              <w:t>Procurement Plan</w:t>
            </w:r>
            <w:r>
              <w:rPr>
                <w:noProof/>
                <w:webHidden/>
              </w:rPr>
              <w:tab/>
            </w:r>
            <w:r>
              <w:rPr>
                <w:noProof/>
                <w:webHidden/>
              </w:rPr>
              <w:fldChar w:fldCharType="begin"/>
            </w:r>
            <w:r>
              <w:rPr>
                <w:noProof/>
                <w:webHidden/>
              </w:rPr>
              <w:instrText xml:space="preserve"> PAGEREF _Toc105766083 \h </w:instrText>
            </w:r>
            <w:r>
              <w:rPr>
                <w:noProof/>
                <w:webHidden/>
              </w:rPr>
            </w:r>
            <w:r>
              <w:rPr>
                <w:noProof/>
                <w:webHidden/>
              </w:rPr>
              <w:fldChar w:fldCharType="separate"/>
            </w:r>
            <w:r>
              <w:rPr>
                <w:noProof/>
                <w:webHidden/>
              </w:rPr>
              <w:t>47</w:t>
            </w:r>
            <w:r>
              <w:rPr>
                <w:noProof/>
                <w:webHidden/>
              </w:rPr>
              <w:fldChar w:fldCharType="end"/>
            </w:r>
          </w:hyperlink>
        </w:p>
        <w:p w14:paraId="41FA4CED" w14:textId="095C8269"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84" w:history="1">
            <w:r w:rsidRPr="006C4EF4">
              <w:rPr>
                <w:rStyle w:val="Hyperlink"/>
                <w:noProof/>
              </w:rPr>
              <w:t>10.1</w:t>
            </w:r>
            <w:r>
              <w:rPr>
                <w:rFonts w:asciiTheme="minorHAnsi" w:eastAsiaTheme="minorEastAsia" w:hAnsiTheme="minorHAnsi" w:cstheme="minorBidi"/>
                <w:noProof/>
                <w:lang w:val="en-ZA"/>
              </w:rPr>
              <w:tab/>
            </w:r>
            <w:r w:rsidRPr="006C4EF4">
              <w:rPr>
                <w:rStyle w:val="Hyperlink"/>
                <w:noProof/>
              </w:rPr>
              <w:t>Procurement Requirements</w:t>
            </w:r>
            <w:r>
              <w:rPr>
                <w:noProof/>
                <w:webHidden/>
              </w:rPr>
              <w:tab/>
            </w:r>
            <w:r>
              <w:rPr>
                <w:noProof/>
                <w:webHidden/>
              </w:rPr>
              <w:fldChar w:fldCharType="begin"/>
            </w:r>
            <w:r>
              <w:rPr>
                <w:noProof/>
                <w:webHidden/>
              </w:rPr>
              <w:instrText xml:space="preserve"> PAGEREF _Toc105766084 \h </w:instrText>
            </w:r>
            <w:r>
              <w:rPr>
                <w:noProof/>
                <w:webHidden/>
              </w:rPr>
            </w:r>
            <w:r>
              <w:rPr>
                <w:noProof/>
                <w:webHidden/>
              </w:rPr>
              <w:fldChar w:fldCharType="separate"/>
            </w:r>
            <w:r>
              <w:rPr>
                <w:noProof/>
                <w:webHidden/>
              </w:rPr>
              <w:t>47</w:t>
            </w:r>
            <w:r>
              <w:rPr>
                <w:noProof/>
                <w:webHidden/>
              </w:rPr>
              <w:fldChar w:fldCharType="end"/>
            </w:r>
          </w:hyperlink>
        </w:p>
        <w:p w14:paraId="3A65F870" w14:textId="473E485E"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85" w:history="1">
            <w:r w:rsidRPr="006C4EF4">
              <w:rPr>
                <w:rStyle w:val="Hyperlink"/>
                <w:noProof/>
              </w:rPr>
              <w:t>10.2</w:t>
            </w:r>
            <w:r>
              <w:rPr>
                <w:rFonts w:asciiTheme="minorHAnsi" w:eastAsiaTheme="minorEastAsia" w:hAnsiTheme="minorHAnsi" w:cstheme="minorBidi"/>
                <w:noProof/>
                <w:lang w:val="en-ZA"/>
              </w:rPr>
              <w:tab/>
            </w:r>
            <w:r w:rsidRPr="006C4EF4">
              <w:rPr>
                <w:rStyle w:val="Hyperlink"/>
                <w:noProof/>
              </w:rPr>
              <w:t>Requirements</w:t>
            </w:r>
            <w:r>
              <w:rPr>
                <w:noProof/>
                <w:webHidden/>
              </w:rPr>
              <w:tab/>
            </w:r>
            <w:r>
              <w:rPr>
                <w:noProof/>
                <w:webHidden/>
              </w:rPr>
              <w:fldChar w:fldCharType="begin"/>
            </w:r>
            <w:r>
              <w:rPr>
                <w:noProof/>
                <w:webHidden/>
              </w:rPr>
              <w:instrText xml:space="preserve"> PAGEREF _Toc105766085 \h </w:instrText>
            </w:r>
            <w:r>
              <w:rPr>
                <w:noProof/>
                <w:webHidden/>
              </w:rPr>
            </w:r>
            <w:r>
              <w:rPr>
                <w:noProof/>
                <w:webHidden/>
              </w:rPr>
              <w:fldChar w:fldCharType="separate"/>
            </w:r>
            <w:r>
              <w:rPr>
                <w:noProof/>
                <w:webHidden/>
              </w:rPr>
              <w:t>47</w:t>
            </w:r>
            <w:r>
              <w:rPr>
                <w:noProof/>
                <w:webHidden/>
              </w:rPr>
              <w:fldChar w:fldCharType="end"/>
            </w:r>
          </w:hyperlink>
        </w:p>
        <w:p w14:paraId="74F8C071" w14:textId="262FA2CA"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86" w:history="1">
            <w:r w:rsidRPr="006C4EF4">
              <w:rPr>
                <w:rStyle w:val="Hyperlink"/>
                <w:noProof/>
              </w:rPr>
              <w:t>10.3</w:t>
            </w:r>
            <w:r>
              <w:rPr>
                <w:rFonts w:asciiTheme="minorHAnsi" w:eastAsiaTheme="minorEastAsia" w:hAnsiTheme="minorHAnsi" w:cstheme="minorBidi"/>
                <w:noProof/>
                <w:lang w:val="en-ZA"/>
              </w:rPr>
              <w:tab/>
            </w:r>
            <w:r w:rsidRPr="006C4EF4">
              <w:rPr>
                <w:rStyle w:val="Hyperlink"/>
                <w:noProof/>
              </w:rPr>
              <w:t>Market Research</w:t>
            </w:r>
            <w:r>
              <w:rPr>
                <w:noProof/>
                <w:webHidden/>
              </w:rPr>
              <w:tab/>
            </w:r>
            <w:r>
              <w:rPr>
                <w:noProof/>
                <w:webHidden/>
              </w:rPr>
              <w:fldChar w:fldCharType="begin"/>
            </w:r>
            <w:r>
              <w:rPr>
                <w:noProof/>
                <w:webHidden/>
              </w:rPr>
              <w:instrText xml:space="preserve"> PAGEREF _Toc105766086 \h </w:instrText>
            </w:r>
            <w:r>
              <w:rPr>
                <w:noProof/>
                <w:webHidden/>
              </w:rPr>
            </w:r>
            <w:r>
              <w:rPr>
                <w:noProof/>
                <w:webHidden/>
              </w:rPr>
              <w:fldChar w:fldCharType="separate"/>
            </w:r>
            <w:r>
              <w:rPr>
                <w:noProof/>
                <w:webHidden/>
              </w:rPr>
              <w:t>47</w:t>
            </w:r>
            <w:r>
              <w:rPr>
                <w:noProof/>
                <w:webHidden/>
              </w:rPr>
              <w:fldChar w:fldCharType="end"/>
            </w:r>
          </w:hyperlink>
        </w:p>
        <w:p w14:paraId="05FBB480" w14:textId="78082668"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87" w:history="1">
            <w:r w:rsidRPr="006C4EF4">
              <w:rPr>
                <w:rStyle w:val="Hyperlink"/>
                <w:noProof/>
              </w:rPr>
              <w:t>10.4</w:t>
            </w:r>
            <w:r>
              <w:rPr>
                <w:rFonts w:asciiTheme="minorHAnsi" w:eastAsiaTheme="minorEastAsia" w:hAnsiTheme="minorHAnsi" w:cstheme="minorBidi"/>
                <w:noProof/>
                <w:lang w:val="en-ZA"/>
              </w:rPr>
              <w:tab/>
            </w:r>
            <w:r w:rsidRPr="006C4EF4">
              <w:rPr>
                <w:rStyle w:val="Hyperlink"/>
                <w:noProof/>
              </w:rPr>
              <w:t>Schedule</w:t>
            </w:r>
            <w:r>
              <w:rPr>
                <w:noProof/>
                <w:webHidden/>
              </w:rPr>
              <w:tab/>
            </w:r>
            <w:r>
              <w:rPr>
                <w:noProof/>
                <w:webHidden/>
              </w:rPr>
              <w:fldChar w:fldCharType="begin"/>
            </w:r>
            <w:r>
              <w:rPr>
                <w:noProof/>
                <w:webHidden/>
              </w:rPr>
              <w:instrText xml:space="preserve"> PAGEREF _Toc105766087 \h </w:instrText>
            </w:r>
            <w:r>
              <w:rPr>
                <w:noProof/>
                <w:webHidden/>
              </w:rPr>
            </w:r>
            <w:r>
              <w:rPr>
                <w:noProof/>
                <w:webHidden/>
              </w:rPr>
              <w:fldChar w:fldCharType="separate"/>
            </w:r>
            <w:r>
              <w:rPr>
                <w:noProof/>
                <w:webHidden/>
              </w:rPr>
              <w:t>47</w:t>
            </w:r>
            <w:r>
              <w:rPr>
                <w:noProof/>
                <w:webHidden/>
              </w:rPr>
              <w:fldChar w:fldCharType="end"/>
            </w:r>
          </w:hyperlink>
        </w:p>
        <w:p w14:paraId="2448594F" w14:textId="6C464655"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88" w:history="1">
            <w:r w:rsidRPr="006C4EF4">
              <w:rPr>
                <w:rStyle w:val="Hyperlink"/>
                <w:noProof/>
              </w:rPr>
              <w:t>10.5</w:t>
            </w:r>
            <w:r>
              <w:rPr>
                <w:rFonts w:asciiTheme="minorHAnsi" w:eastAsiaTheme="minorEastAsia" w:hAnsiTheme="minorHAnsi" w:cstheme="minorBidi"/>
                <w:noProof/>
                <w:lang w:val="en-ZA"/>
              </w:rPr>
              <w:tab/>
            </w:r>
            <w:r w:rsidRPr="006C4EF4">
              <w:rPr>
                <w:rStyle w:val="Hyperlink"/>
                <w:noProof/>
              </w:rPr>
              <w:t>Assumptions</w:t>
            </w:r>
            <w:r>
              <w:rPr>
                <w:noProof/>
                <w:webHidden/>
              </w:rPr>
              <w:tab/>
            </w:r>
            <w:r>
              <w:rPr>
                <w:noProof/>
                <w:webHidden/>
              </w:rPr>
              <w:fldChar w:fldCharType="begin"/>
            </w:r>
            <w:r>
              <w:rPr>
                <w:noProof/>
                <w:webHidden/>
              </w:rPr>
              <w:instrText xml:space="preserve"> PAGEREF _Toc105766088 \h </w:instrText>
            </w:r>
            <w:r>
              <w:rPr>
                <w:noProof/>
                <w:webHidden/>
              </w:rPr>
            </w:r>
            <w:r>
              <w:rPr>
                <w:noProof/>
                <w:webHidden/>
              </w:rPr>
              <w:fldChar w:fldCharType="separate"/>
            </w:r>
            <w:r>
              <w:rPr>
                <w:noProof/>
                <w:webHidden/>
              </w:rPr>
              <w:t>47</w:t>
            </w:r>
            <w:r>
              <w:rPr>
                <w:noProof/>
                <w:webHidden/>
              </w:rPr>
              <w:fldChar w:fldCharType="end"/>
            </w:r>
          </w:hyperlink>
        </w:p>
        <w:p w14:paraId="0696F821" w14:textId="7BA23880"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89" w:history="1">
            <w:r w:rsidRPr="006C4EF4">
              <w:rPr>
                <w:rStyle w:val="Hyperlink"/>
                <w:noProof/>
              </w:rPr>
              <w:t>10.6</w:t>
            </w:r>
            <w:r>
              <w:rPr>
                <w:rFonts w:asciiTheme="minorHAnsi" w:eastAsiaTheme="minorEastAsia" w:hAnsiTheme="minorHAnsi" w:cstheme="minorBidi"/>
                <w:noProof/>
                <w:lang w:val="en-ZA"/>
              </w:rPr>
              <w:tab/>
            </w:r>
            <w:r w:rsidRPr="006C4EF4">
              <w:rPr>
                <w:rStyle w:val="Hyperlink"/>
                <w:noProof/>
              </w:rPr>
              <w:t>Constraints</w:t>
            </w:r>
            <w:r>
              <w:rPr>
                <w:noProof/>
                <w:webHidden/>
              </w:rPr>
              <w:tab/>
            </w:r>
            <w:r>
              <w:rPr>
                <w:noProof/>
                <w:webHidden/>
              </w:rPr>
              <w:fldChar w:fldCharType="begin"/>
            </w:r>
            <w:r>
              <w:rPr>
                <w:noProof/>
                <w:webHidden/>
              </w:rPr>
              <w:instrText xml:space="preserve"> PAGEREF _Toc105766089 \h </w:instrText>
            </w:r>
            <w:r>
              <w:rPr>
                <w:noProof/>
                <w:webHidden/>
              </w:rPr>
            </w:r>
            <w:r>
              <w:rPr>
                <w:noProof/>
                <w:webHidden/>
              </w:rPr>
              <w:fldChar w:fldCharType="separate"/>
            </w:r>
            <w:r>
              <w:rPr>
                <w:noProof/>
                <w:webHidden/>
              </w:rPr>
              <w:t>47</w:t>
            </w:r>
            <w:r>
              <w:rPr>
                <w:noProof/>
                <w:webHidden/>
              </w:rPr>
              <w:fldChar w:fldCharType="end"/>
            </w:r>
          </w:hyperlink>
        </w:p>
        <w:p w14:paraId="68B9C7F4" w14:textId="7ABF13CF"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90" w:history="1">
            <w:r w:rsidRPr="006C4EF4">
              <w:rPr>
                <w:rStyle w:val="Hyperlink"/>
                <w:noProof/>
              </w:rPr>
              <w:t>10.7</w:t>
            </w:r>
            <w:r>
              <w:rPr>
                <w:rFonts w:asciiTheme="minorHAnsi" w:eastAsiaTheme="minorEastAsia" w:hAnsiTheme="minorHAnsi" w:cstheme="minorBidi"/>
                <w:noProof/>
                <w:lang w:val="en-ZA"/>
              </w:rPr>
              <w:tab/>
            </w:r>
            <w:r w:rsidRPr="006C4EF4">
              <w:rPr>
                <w:rStyle w:val="Hyperlink"/>
                <w:noProof/>
              </w:rPr>
              <w:t>Activities</w:t>
            </w:r>
            <w:r>
              <w:rPr>
                <w:noProof/>
                <w:webHidden/>
              </w:rPr>
              <w:tab/>
            </w:r>
            <w:r>
              <w:rPr>
                <w:noProof/>
                <w:webHidden/>
              </w:rPr>
              <w:fldChar w:fldCharType="begin"/>
            </w:r>
            <w:r>
              <w:rPr>
                <w:noProof/>
                <w:webHidden/>
              </w:rPr>
              <w:instrText xml:space="preserve"> PAGEREF _Toc105766090 \h </w:instrText>
            </w:r>
            <w:r>
              <w:rPr>
                <w:noProof/>
                <w:webHidden/>
              </w:rPr>
            </w:r>
            <w:r>
              <w:rPr>
                <w:noProof/>
                <w:webHidden/>
              </w:rPr>
              <w:fldChar w:fldCharType="separate"/>
            </w:r>
            <w:r>
              <w:rPr>
                <w:noProof/>
                <w:webHidden/>
              </w:rPr>
              <w:t>47</w:t>
            </w:r>
            <w:r>
              <w:rPr>
                <w:noProof/>
                <w:webHidden/>
              </w:rPr>
              <w:fldChar w:fldCharType="end"/>
            </w:r>
          </w:hyperlink>
        </w:p>
        <w:p w14:paraId="3A38BDCC" w14:textId="0C657C84"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91" w:history="1">
            <w:r w:rsidRPr="006C4EF4">
              <w:rPr>
                <w:rStyle w:val="Hyperlink"/>
                <w:noProof/>
              </w:rPr>
              <w:t>10.8</w:t>
            </w:r>
            <w:r>
              <w:rPr>
                <w:rFonts w:asciiTheme="minorHAnsi" w:eastAsiaTheme="minorEastAsia" w:hAnsiTheme="minorHAnsi" w:cstheme="minorBidi"/>
                <w:noProof/>
                <w:lang w:val="en-ZA"/>
              </w:rPr>
              <w:tab/>
            </w:r>
            <w:r w:rsidRPr="006C4EF4">
              <w:rPr>
                <w:rStyle w:val="Hyperlink"/>
                <w:noProof/>
              </w:rPr>
              <w:t>Roles</w:t>
            </w:r>
            <w:r>
              <w:rPr>
                <w:noProof/>
                <w:webHidden/>
              </w:rPr>
              <w:tab/>
            </w:r>
            <w:r>
              <w:rPr>
                <w:noProof/>
                <w:webHidden/>
              </w:rPr>
              <w:fldChar w:fldCharType="begin"/>
            </w:r>
            <w:r>
              <w:rPr>
                <w:noProof/>
                <w:webHidden/>
              </w:rPr>
              <w:instrText xml:space="preserve"> PAGEREF _Toc105766091 \h </w:instrText>
            </w:r>
            <w:r>
              <w:rPr>
                <w:noProof/>
                <w:webHidden/>
              </w:rPr>
            </w:r>
            <w:r>
              <w:rPr>
                <w:noProof/>
                <w:webHidden/>
              </w:rPr>
              <w:fldChar w:fldCharType="separate"/>
            </w:r>
            <w:r>
              <w:rPr>
                <w:noProof/>
                <w:webHidden/>
              </w:rPr>
              <w:t>47</w:t>
            </w:r>
            <w:r>
              <w:rPr>
                <w:noProof/>
                <w:webHidden/>
              </w:rPr>
              <w:fldChar w:fldCharType="end"/>
            </w:r>
          </w:hyperlink>
        </w:p>
        <w:p w14:paraId="2DD61300" w14:textId="4B810962" w:rsidR="0089283B" w:rsidRDefault="0089283B">
          <w:pPr>
            <w:pStyle w:val="TOC1"/>
            <w:tabs>
              <w:tab w:val="left" w:pos="660"/>
              <w:tab w:val="right" w:leader="dot" w:pos="9019"/>
            </w:tabs>
            <w:rPr>
              <w:rFonts w:asciiTheme="minorHAnsi" w:eastAsiaTheme="minorEastAsia" w:hAnsiTheme="minorHAnsi" w:cstheme="minorBidi"/>
              <w:noProof/>
              <w:lang w:val="en-ZA"/>
            </w:rPr>
          </w:pPr>
          <w:hyperlink w:anchor="_Toc105766092" w:history="1">
            <w:r w:rsidRPr="006C4EF4">
              <w:rPr>
                <w:rStyle w:val="Hyperlink"/>
                <w:b/>
                <w:bCs/>
                <w:noProof/>
              </w:rPr>
              <w:t>11.</w:t>
            </w:r>
            <w:r>
              <w:rPr>
                <w:rFonts w:asciiTheme="minorHAnsi" w:eastAsiaTheme="minorEastAsia" w:hAnsiTheme="minorHAnsi" w:cstheme="minorBidi"/>
                <w:noProof/>
                <w:lang w:val="en-ZA"/>
              </w:rPr>
              <w:tab/>
            </w:r>
            <w:r w:rsidRPr="006C4EF4">
              <w:rPr>
                <w:rStyle w:val="Hyperlink"/>
                <w:b/>
                <w:bCs/>
                <w:noProof/>
              </w:rPr>
              <w:t>Resource Plan</w:t>
            </w:r>
            <w:r>
              <w:rPr>
                <w:noProof/>
                <w:webHidden/>
              </w:rPr>
              <w:tab/>
            </w:r>
            <w:r>
              <w:rPr>
                <w:noProof/>
                <w:webHidden/>
              </w:rPr>
              <w:fldChar w:fldCharType="begin"/>
            </w:r>
            <w:r>
              <w:rPr>
                <w:noProof/>
                <w:webHidden/>
              </w:rPr>
              <w:instrText xml:space="preserve"> PAGEREF _Toc105766092 \h </w:instrText>
            </w:r>
            <w:r>
              <w:rPr>
                <w:noProof/>
                <w:webHidden/>
              </w:rPr>
            </w:r>
            <w:r>
              <w:rPr>
                <w:noProof/>
                <w:webHidden/>
              </w:rPr>
              <w:fldChar w:fldCharType="separate"/>
            </w:r>
            <w:r>
              <w:rPr>
                <w:noProof/>
                <w:webHidden/>
              </w:rPr>
              <w:t>47</w:t>
            </w:r>
            <w:r>
              <w:rPr>
                <w:noProof/>
                <w:webHidden/>
              </w:rPr>
              <w:fldChar w:fldCharType="end"/>
            </w:r>
          </w:hyperlink>
        </w:p>
        <w:p w14:paraId="08A3C351" w14:textId="5832840E"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93" w:history="1">
            <w:r w:rsidRPr="006C4EF4">
              <w:rPr>
                <w:rStyle w:val="Hyperlink"/>
                <w:noProof/>
              </w:rPr>
              <w:t>11.1</w:t>
            </w:r>
            <w:r>
              <w:rPr>
                <w:rFonts w:asciiTheme="minorHAnsi" w:eastAsiaTheme="minorEastAsia" w:hAnsiTheme="minorHAnsi" w:cstheme="minorBidi"/>
                <w:noProof/>
                <w:lang w:val="en-ZA"/>
              </w:rPr>
              <w:tab/>
            </w:r>
            <w:r w:rsidRPr="006C4EF4">
              <w:rPr>
                <w:rStyle w:val="Hyperlink"/>
                <w:noProof/>
              </w:rPr>
              <w:t>Labour</w:t>
            </w:r>
            <w:r>
              <w:rPr>
                <w:noProof/>
                <w:webHidden/>
              </w:rPr>
              <w:tab/>
            </w:r>
            <w:r>
              <w:rPr>
                <w:noProof/>
                <w:webHidden/>
              </w:rPr>
              <w:fldChar w:fldCharType="begin"/>
            </w:r>
            <w:r>
              <w:rPr>
                <w:noProof/>
                <w:webHidden/>
              </w:rPr>
              <w:instrText xml:space="preserve"> PAGEREF _Toc105766093 \h </w:instrText>
            </w:r>
            <w:r>
              <w:rPr>
                <w:noProof/>
                <w:webHidden/>
              </w:rPr>
            </w:r>
            <w:r>
              <w:rPr>
                <w:noProof/>
                <w:webHidden/>
              </w:rPr>
              <w:fldChar w:fldCharType="separate"/>
            </w:r>
            <w:r>
              <w:rPr>
                <w:noProof/>
                <w:webHidden/>
              </w:rPr>
              <w:t>47</w:t>
            </w:r>
            <w:r>
              <w:rPr>
                <w:noProof/>
                <w:webHidden/>
              </w:rPr>
              <w:fldChar w:fldCharType="end"/>
            </w:r>
          </w:hyperlink>
        </w:p>
        <w:p w14:paraId="0D88A583" w14:textId="6F434273"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94" w:history="1">
            <w:r w:rsidRPr="006C4EF4">
              <w:rPr>
                <w:rStyle w:val="Hyperlink"/>
                <w:noProof/>
              </w:rPr>
              <w:t>11.2</w:t>
            </w:r>
            <w:r>
              <w:rPr>
                <w:rFonts w:asciiTheme="minorHAnsi" w:eastAsiaTheme="minorEastAsia" w:hAnsiTheme="minorHAnsi" w:cstheme="minorBidi"/>
                <w:noProof/>
                <w:lang w:val="en-ZA"/>
              </w:rPr>
              <w:tab/>
            </w:r>
            <w:r w:rsidRPr="006C4EF4">
              <w:rPr>
                <w:rStyle w:val="Hyperlink"/>
                <w:noProof/>
              </w:rPr>
              <w:t>Equipment</w:t>
            </w:r>
            <w:r>
              <w:rPr>
                <w:noProof/>
                <w:webHidden/>
              </w:rPr>
              <w:tab/>
            </w:r>
            <w:r>
              <w:rPr>
                <w:noProof/>
                <w:webHidden/>
              </w:rPr>
              <w:fldChar w:fldCharType="begin"/>
            </w:r>
            <w:r>
              <w:rPr>
                <w:noProof/>
                <w:webHidden/>
              </w:rPr>
              <w:instrText xml:space="preserve"> PAGEREF _Toc105766094 \h </w:instrText>
            </w:r>
            <w:r>
              <w:rPr>
                <w:noProof/>
                <w:webHidden/>
              </w:rPr>
            </w:r>
            <w:r>
              <w:rPr>
                <w:noProof/>
                <w:webHidden/>
              </w:rPr>
              <w:fldChar w:fldCharType="separate"/>
            </w:r>
            <w:r>
              <w:rPr>
                <w:noProof/>
                <w:webHidden/>
              </w:rPr>
              <w:t>47</w:t>
            </w:r>
            <w:r>
              <w:rPr>
                <w:noProof/>
                <w:webHidden/>
              </w:rPr>
              <w:fldChar w:fldCharType="end"/>
            </w:r>
          </w:hyperlink>
        </w:p>
        <w:p w14:paraId="4E425713" w14:textId="78400FA1"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95" w:history="1">
            <w:r w:rsidRPr="006C4EF4">
              <w:rPr>
                <w:rStyle w:val="Hyperlink"/>
                <w:noProof/>
              </w:rPr>
              <w:t>11.3</w:t>
            </w:r>
            <w:r>
              <w:rPr>
                <w:rFonts w:asciiTheme="minorHAnsi" w:eastAsiaTheme="minorEastAsia" w:hAnsiTheme="minorHAnsi" w:cstheme="minorBidi"/>
                <w:noProof/>
                <w:lang w:val="en-ZA"/>
              </w:rPr>
              <w:tab/>
            </w:r>
            <w:r w:rsidRPr="006C4EF4">
              <w:rPr>
                <w:rStyle w:val="Hyperlink"/>
                <w:noProof/>
              </w:rPr>
              <w:t>Assumptions</w:t>
            </w:r>
            <w:r>
              <w:rPr>
                <w:noProof/>
                <w:webHidden/>
              </w:rPr>
              <w:tab/>
            </w:r>
            <w:r>
              <w:rPr>
                <w:noProof/>
                <w:webHidden/>
              </w:rPr>
              <w:fldChar w:fldCharType="begin"/>
            </w:r>
            <w:r>
              <w:rPr>
                <w:noProof/>
                <w:webHidden/>
              </w:rPr>
              <w:instrText xml:space="preserve"> PAGEREF _Toc105766095 \h </w:instrText>
            </w:r>
            <w:r>
              <w:rPr>
                <w:noProof/>
                <w:webHidden/>
              </w:rPr>
            </w:r>
            <w:r>
              <w:rPr>
                <w:noProof/>
                <w:webHidden/>
              </w:rPr>
              <w:fldChar w:fldCharType="separate"/>
            </w:r>
            <w:r>
              <w:rPr>
                <w:noProof/>
                <w:webHidden/>
              </w:rPr>
              <w:t>47</w:t>
            </w:r>
            <w:r>
              <w:rPr>
                <w:noProof/>
                <w:webHidden/>
              </w:rPr>
              <w:fldChar w:fldCharType="end"/>
            </w:r>
          </w:hyperlink>
        </w:p>
        <w:p w14:paraId="62134E7D" w14:textId="71B52210"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96" w:history="1">
            <w:r w:rsidRPr="006C4EF4">
              <w:rPr>
                <w:rStyle w:val="Hyperlink"/>
                <w:noProof/>
              </w:rPr>
              <w:t>11.4</w:t>
            </w:r>
            <w:r>
              <w:rPr>
                <w:rFonts w:asciiTheme="minorHAnsi" w:eastAsiaTheme="minorEastAsia" w:hAnsiTheme="minorHAnsi" w:cstheme="minorBidi"/>
                <w:noProof/>
                <w:lang w:val="en-ZA"/>
              </w:rPr>
              <w:tab/>
            </w:r>
            <w:r w:rsidRPr="006C4EF4">
              <w:rPr>
                <w:rStyle w:val="Hyperlink"/>
                <w:noProof/>
              </w:rPr>
              <w:t>Constraints</w:t>
            </w:r>
            <w:r>
              <w:rPr>
                <w:noProof/>
                <w:webHidden/>
              </w:rPr>
              <w:tab/>
            </w:r>
            <w:r>
              <w:rPr>
                <w:noProof/>
                <w:webHidden/>
              </w:rPr>
              <w:fldChar w:fldCharType="begin"/>
            </w:r>
            <w:r>
              <w:rPr>
                <w:noProof/>
                <w:webHidden/>
              </w:rPr>
              <w:instrText xml:space="preserve"> PAGEREF _Toc105766096 \h </w:instrText>
            </w:r>
            <w:r>
              <w:rPr>
                <w:noProof/>
                <w:webHidden/>
              </w:rPr>
            </w:r>
            <w:r>
              <w:rPr>
                <w:noProof/>
                <w:webHidden/>
              </w:rPr>
              <w:fldChar w:fldCharType="separate"/>
            </w:r>
            <w:r>
              <w:rPr>
                <w:noProof/>
                <w:webHidden/>
              </w:rPr>
              <w:t>47</w:t>
            </w:r>
            <w:r>
              <w:rPr>
                <w:noProof/>
                <w:webHidden/>
              </w:rPr>
              <w:fldChar w:fldCharType="end"/>
            </w:r>
          </w:hyperlink>
        </w:p>
        <w:p w14:paraId="19B70268" w14:textId="53AE08E6" w:rsidR="0089283B" w:rsidRDefault="0089283B">
          <w:pPr>
            <w:pStyle w:val="TOC1"/>
            <w:tabs>
              <w:tab w:val="left" w:pos="660"/>
              <w:tab w:val="right" w:leader="dot" w:pos="9019"/>
            </w:tabs>
            <w:rPr>
              <w:rFonts w:asciiTheme="minorHAnsi" w:eastAsiaTheme="minorEastAsia" w:hAnsiTheme="minorHAnsi" w:cstheme="minorBidi"/>
              <w:noProof/>
              <w:lang w:val="en-ZA"/>
            </w:rPr>
          </w:pPr>
          <w:hyperlink w:anchor="_Toc105766097" w:history="1">
            <w:r w:rsidRPr="006C4EF4">
              <w:rPr>
                <w:rStyle w:val="Hyperlink"/>
                <w:b/>
                <w:bCs/>
                <w:noProof/>
              </w:rPr>
              <w:t>12.</w:t>
            </w:r>
            <w:r>
              <w:rPr>
                <w:rFonts w:asciiTheme="minorHAnsi" w:eastAsiaTheme="minorEastAsia" w:hAnsiTheme="minorHAnsi" w:cstheme="minorBidi"/>
                <w:noProof/>
                <w:lang w:val="en-ZA"/>
              </w:rPr>
              <w:tab/>
            </w:r>
            <w:r w:rsidRPr="006C4EF4">
              <w:rPr>
                <w:rStyle w:val="Hyperlink"/>
                <w:b/>
                <w:bCs/>
                <w:noProof/>
              </w:rPr>
              <w:t>Communication Plan</w:t>
            </w:r>
            <w:r>
              <w:rPr>
                <w:noProof/>
                <w:webHidden/>
              </w:rPr>
              <w:tab/>
            </w:r>
            <w:r>
              <w:rPr>
                <w:noProof/>
                <w:webHidden/>
              </w:rPr>
              <w:fldChar w:fldCharType="begin"/>
            </w:r>
            <w:r>
              <w:rPr>
                <w:noProof/>
                <w:webHidden/>
              </w:rPr>
              <w:instrText xml:space="preserve"> PAGEREF _Toc105766097 \h </w:instrText>
            </w:r>
            <w:r>
              <w:rPr>
                <w:noProof/>
                <w:webHidden/>
              </w:rPr>
            </w:r>
            <w:r>
              <w:rPr>
                <w:noProof/>
                <w:webHidden/>
              </w:rPr>
              <w:fldChar w:fldCharType="separate"/>
            </w:r>
            <w:r>
              <w:rPr>
                <w:noProof/>
                <w:webHidden/>
              </w:rPr>
              <w:t>47</w:t>
            </w:r>
            <w:r>
              <w:rPr>
                <w:noProof/>
                <w:webHidden/>
              </w:rPr>
              <w:fldChar w:fldCharType="end"/>
            </w:r>
          </w:hyperlink>
        </w:p>
        <w:p w14:paraId="1CE3FFF6" w14:textId="11EA3B94"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98" w:history="1">
            <w:r w:rsidRPr="006C4EF4">
              <w:rPr>
                <w:rStyle w:val="Hyperlink"/>
                <w:noProof/>
              </w:rPr>
              <w:t>12.1</w:t>
            </w:r>
            <w:r>
              <w:rPr>
                <w:rFonts w:asciiTheme="minorHAnsi" w:eastAsiaTheme="minorEastAsia" w:hAnsiTheme="minorHAnsi" w:cstheme="minorBidi"/>
                <w:noProof/>
                <w:lang w:val="en-ZA"/>
              </w:rPr>
              <w:tab/>
            </w:r>
            <w:r w:rsidRPr="006C4EF4">
              <w:rPr>
                <w:rStyle w:val="Hyperlink"/>
                <w:noProof/>
              </w:rPr>
              <w:t>Stakeholder List</w:t>
            </w:r>
            <w:r>
              <w:rPr>
                <w:noProof/>
                <w:webHidden/>
              </w:rPr>
              <w:tab/>
            </w:r>
            <w:r>
              <w:rPr>
                <w:noProof/>
                <w:webHidden/>
              </w:rPr>
              <w:fldChar w:fldCharType="begin"/>
            </w:r>
            <w:r>
              <w:rPr>
                <w:noProof/>
                <w:webHidden/>
              </w:rPr>
              <w:instrText xml:space="preserve"> PAGEREF _Toc105766098 \h </w:instrText>
            </w:r>
            <w:r>
              <w:rPr>
                <w:noProof/>
                <w:webHidden/>
              </w:rPr>
            </w:r>
            <w:r>
              <w:rPr>
                <w:noProof/>
                <w:webHidden/>
              </w:rPr>
              <w:fldChar w:fldCharType="separate"/>
            </w:r>
            <w:r>
              <w:rPr>
                <w:noProof/>
                <w:webHidden/>
              </w:rPr>
              <w:t>47</w:t>
            </w:r>
            <w:r>
              <w:rPr>
                <w:noProof/>
                <w:webHidden/>
              </w:rPr>
              <w:fldChar w:fldCharType="end"/>
            </w:r>
          </w:hyperlink>
        </w:p>
        <w:p w14:paraId="71DF5256" w14:textId="0F291892"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099" w:history="1">
            <w:r w:rsidRPr="006C4EF4">
              <w:rPr>
                <w:rStyle w:val="Hyperlink"/>
                <w:noProof/>
              </w:rPr>
              <w:t>12.2</w:t>
            </w:r>
            <w:r>
              <w:rPr>
                <w:rFonts w:asciiTheme="minorHAnsi" w:eastAsiaTheme="minorEastAsia" w:hAnsiTheme="minorHAnsi" w:cstheme="minorBidi"/>
                <w:noProof/>
                <w:lang w:val="en-ZA"/>
              </w:rPr>
              <w:tab/>
            </w:r>
            <w:r w:rsidRPr="006C4EF4">
              <w:rPr>
                <w:rStyle w:val="Hyperlink"/>
                <w:noProof/>
              </w:rPr>
              <w:t>Stakeholder Requirements</w:t>
            </w:r>
            <w:r>
              <w:rPr>
                <w:noProof/>
                <w:webHidden/>
              </w:rPr>
              <w:tab/>
            </w:r>
            <w:r>
              <w:rPr>
                <w:noProof/>
                <w:webHidden/>
              </w:rPr>
              <w:fldChar w:fldCharType="begin"/>
            </w:r>
            <w:r>
              <w:rPr>
                <w:noProof/>
                <w:webHidden/>
              </w:rPr>
              <w:instrText xml:space="preserve"> PAGEREF _Toc105766099 \h </w:instrText>
            </w:r>
            <w:r>
              <w:rPr>
                <w:noProof/>
                <w:webHidden/>
              </w:rPr>
            </w:r>
            <w:r>
              <w:rPr>
                <w:noProof/>
                <w:webHidden/>
              </w:rPr>
              <w:fldChar w:fldCharType="separate"/>
            </w:r>
            <w:r>
              <w:rPr>
                <w:noProof/>
                <w:webHidden/>
              </w:rPr>
              <w:t>47</w:t>
            </w:r>
            <w:r>
              <w:rPr>
                <w:noProof/>
                <w:webHidden/>
              </w:rPr>
              <w:fldChar w:fldCharType="end"/>
            </w:r>
          </w:hyperlink>
        </w:p>
        <w:p w14:paraId="1F66A282" w14:textId="54188CF7"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100" w:history="1">
            <w:r w:rsidRPr="006C4EF4">
              <w:rPr>
                <w:rStyle w:val="Hyperlink"/>
                <w:noProof/>
              </w:rPr>
              <w:t>12.3</w:t>
            </w:r>
            <w:r>
              <w:rPr>
                <w:rFonts w:asciiTheme="minorHAnsi" w:eastAsiaTheme="minorEastAsia" w:hAnsiTheme="minorHAnsi" w:cstheme="minorBidi"/>
                <w:noProof/>
                <w:lang w:val="en-ZA"/>
              </w:rPr>
              <w:tab/>
            </w:r>
            <w:r w:rsidRPr="006C4EF4">
              <w:rPr>
                <w:rStyle w:val="Hyperlink"/>
                <w:noProof/>
              </w:rPr>
              <w:t>Assumptions</w:t>
            </w:r>
            <w:r>
              <w:rPr>
                <w:noProof/>
                <w:webHidden/>
              </w:rPr>
              <w:tab/>
            </w:r>
            <w:r>
              <w:rPr>
                <w:noProof/>
                <w:webHidden/>
              </w:rPr>
              <w:fldChar w:fldCharType="begin"/>
            </w:r>
            <w:r>
              <w:rPr>
                <w:noProof/>
                <w:webHidden/>
              </w:rPr>
              <w:instrText xml:space="preserve"> PAGEREF _Toc105766100 \h </w:instrText>
            </w:r>
            <w:r>
              <w:rPr>
                <w:noProof/>
                <w:webHidden/>
              </w:rPr>
            </w:r>
            <w:r>
              <w:rPr>
                <w:noProof/>
                <w:webHidden/>
              </w:rPr>
              <w:fldChar w:fldCharType="separate"/>
            </w:r>
            <w:r>
              <w:rPr>
                <w:noProof/>
                <w:webHidden/>
              </w:rPr>
              <w:t>47</w:t>
            </w:r>
            <w:r>
              <w:rPr>
                <w:noProof/>
                <w:webHidden/>
              </w:rPr>
              <w:fldChar w:fldCharType="end"/>
            </w:r>
          </w:hyperlink>
        </w:p>
        <w:p w14:paraId="3F75130B" w14:textId="367444E7"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101" w:history="1">
            <w:r w:rsidRPr="006C4EF4">
              <w:rPr>
                <w:rStyle w:val="Hyperlink"/>
                <w:noProof/>
              </w:rPr>
              <w:t>12.4</w:t>
            </w:r>
            <w:r>
              <w:rPr>
                <w:rFonts w:asciiTheme="minorHAnsi" w:eastAsiaTheme="minorEastAsia" w:hAnsiTheme="minorHAnsi" w:cstheme="minorBidi"/>
                <w:noProof/>
                <w:lang w:val="en-ZA"/>
              </w:rPr>
              <w:tab/>
            </w:r>
            <w:r w:rsidRPr="006C4EF4">
              <w:rPr>
                <w:rStyle w:val="Hyperlink"/>
                <w:noProof/>
              </w:rPr>
              <w:t>Constraints</w:t>
            </w:r>
            <w:r>
              <w:rPr>
                <w:noProof/>
                <w:webHidden/>
              </w:rPr>
              <w:tab/>
            </w:r>
            <w:r>
              <w:rPr>
                <w:noProof/>
                <w:webHidden/>
              </w:rPr>
              <w:fldChar w:fldCharType="begin"/>
            </w:r>
            <w:r>
              <w:rPr>
                <w:noProof/>
                <w:webHidden/>
              </w:rPr>
              <w:instrText xml:space="preserve"> PAGEREF _Toc105766101 \h </w:instrText>
            </w:r>
            <w:r>
              <w:rPr>
                <w:noProof/>
                <w:webHidden/>
              </w:rPr>
            </w:r>
            <w:r>
              <w:rPr>
                <w:noProof/>
                <w:webHidden/>
              </w:rPr>
              <w:fldChar w:fldCharType="separate"/>
            </w:r>
            <w:r>
              <w:rPr>
                <w:noProof/>
                <w:webHidden/>
              </w:rPr>
              <w:t>47</w:t>
            </w:r>
            <w:r>
              <w:rPr>
                <w:noProof/>
                <w:webHidden/>
              </w:rPr>
              <w:fldChar w:fldCharType="end"/>
            </w:r>
          </w:hyperlink>
        </w:p>
        <w:p w14:paraId="09686138" w14:textId="4CA2CD4A"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102" w:history="1">
            <w:r w:rsidRPr="006C4EF4">
              <w:rPr>
                <w:rStyle w:val="Hyperlink"/>
                <w:noProof/>
              </w:rPr>
              <w:t>12.5</w:t>
            </w:r>
            <w:r>
              <w:rPr>
                <w:rFonts w:asciiTheme="minorHAnsi" w:eastAsiaTheme="minorEastAsia" w:hAnsiTheme="minorHAnsi" w:cstheme="minorBidi"/>
                <w:noProof/>
                <w:lang w:val="en-ZA"/>
              </w:rPr>
              <w:tab/>
            </w:r>
            <w:r w:rsidRPr="006C4EF4">
              <w:rPr>
                <w:rStyle w:val="Hyperlink"/>
                <w:noProof/>
              </w:rPr>
              <w:t>Activities</w:t>
            </w:r>
            <w:r>
              <w:rPr>
                <w:noProof/>
                <w:webHidden/>
              </w:rPr>
              <w:tab/>
            </w:r>
            <w:r>
              <w:rPr>
                <w:noProof/>
                <w:webHidden/>
              </w:rPr>
              <w:fldChar w:fldCharType="begin"/>
            </w:r>
            <w:r>
              <w:rPr>
                <w:noProof/>
                <w:webHidden/>
              </w:rPr>
              <w:instrText xml:space="preserve"> PAGEREF _Toc105766102 \h </w:instrText>
            </w:r>
            <w:r>
              <w:rPr>
                <w:noProof/>
                <w:webHidden/>
              </w:rPr>
            </w:r>
            <w:r>
              <w:rPr>
                <w:noProof/>
                <w:webHidden/>
              </w:rPr>
              <w:fldChar w:fldCharType="separate"/>
            </w:r>
            <w:r>
              <w:rPr>
                <w:noProof/>
                <w:webHidden/>
              </w:rPr>
              <w:t>47</w:t>
            </w:r>
            <w:r>
              <w:rPr>
                <w:noProof/>
                <w:webHidden/>
              </w:rPr>
              <w:fldChar w:fldCharType="end"/>
            </w:r>
          </w:hyperlink>
        </w:p>
        <w:p w14:paraId="04665B1E" w14:textId="79BEC530"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103" w:history="1">
            <w:r w:rsidRPr="006C4EF4">
              <w:rPr>
                <w:rStyle w:val="Hyperlink"/>
                <w:noProof/>
              </w:rPr>
              <w:t>12.6</w:t>
            </w:r>
            <w:r>
              <w:rPr>
                <w:rFonts w:asciiTheme="minorHAnsi" w:eastAsiaTheme="minorEastAsia" w:hAnsiTheme="minorHAnsi" w:cstheme="minorBidi"/>
                <w:noProof/>
                <w:lang w:val="en-ZA"/>
              </w:rPr>
              <w:tab/>
            </w:r>
            <w:r w:rsidRPr="006C4EF4">
              <w:rPr>
                <w:rStyle w:val="Hyperlink"/>
                <w:noProof/>
              </w:rPr>
              <w:t>Roles</w:t>
            </w:r>
            <w:r>
              <w:rPr>
                <w:noProof/>
                <w:webHidden/>
              </w:rPr>
              <w:tab/>
            </w:r>
            <w:r>
              <w:rPr>
                <w:noProof/>
                <w:webHidden/>
              </w:rPr>
              <w:fldChar w:fldCharType="begin"/>
            </w:r>
            <w:r>
              <w:rPr>
                <w:noProof/>
                <w:webHidden/>
              </w:rPr>
              <w:instrText xml:space="preserve"> PAGEREF _Toc105766103 \h </w:instrText>
            </w:r>
            <w:r>
              <w:rPr>
                <w:noProof/>
                <w:webHidden/>
              </w:rPr>
            </w:r>
            <w:r>
              <w:rPr>
                <w:noProof/>
                <w:webHidden/>
              </w:rPr>
              <w:fldChar w:fldCharType="separate"/>
            </w:r>
            <w:r>
              <w:rPr>
                <w:noProof/>
                <w:webHidden/>
              </w:rPr>
              <w:t>48</w:t>
            </w:r>
            <w:r>
              <w:rPr>
                <w:noProof/>
                <w:webHidden/>
              </w:rPr>
              <w:fldChar w:fldCharType="end"/>
            </w:r>
          </w:hyperlink>
        </w:p>
        <w:p w14:paraId="65C24318" w14:textId="547650F3" w:rsidR="0089283B" w:rsidRDefault="0089283B">
          <w:pPr>
            <w:pStyle w:val="TOC2"/>
            <w:tabs>
              <w:tab w:val="left" w:pos="880"/>
              <w:tab w:val="right" w:leader="dot" w:pos="9019"/>
            </w:tabs>
            <w:rPr>
              <w:rFonts w:asciiTheme="minorHAnsi" w:eastAsiaTheme="minorEastAsia" w:hAnsiTheme="minorHAnsi" w:cstheme="minorBidi"/>
              <w:noProof/>
              <w:lang w:val="en-ZA"/>
            </w:rPr>
          </w:pPr>
          <w:hyperlink w:anchor="_Toc105766104" w:history="1">
            <w:r w:rsidRPr="006C4EF4">
              <w:rPr>
                <w:rStyle w:val="Hyperlink"/>
                <w:noProof/>
              </w:rPr>
              <w:t>12.7</w:t>
            </w:r>
            <w:r>
              <w:rPr>
                <w:rFonts w:asciiTheme="minorHAnsi" w:eastAsiaTheme="minorEastAsia" w:hAnsiTheme="minorHAnsi" w:cstheme="minorBidi"/>
                <w:noProof/>
                <w:lang w:val="en-ZA"/>
              </w:rPr>
              <w:tab/>
            </w:r>
            <w:r w:rsidRPr="006C4EF4">
              <w:rPr>
                <w:rStyle w:val="Hyperlink"/>
                <w:noProof/>
              </w:rPr>
              <w:t>Methods, Documents and Technology</w:t>
            </w:r>
            <w:r>
              <w:rPr>
                <w:noProof/>
                <w:webHidden/>
              </w:rPr>
              <w:tab/>
            </w:r>
            <w:r>
              <w:rPr>
                <w:noProof/>
                <w:webHidden/>
              </w:rPr>
              <w:fldChar w:fldCharType="begin"/>
            </w:r>
            <w:r>
              <w:rPr>
                <w:noProof/>
                <w:webHidden/>
              </w:rPr>
              <w:instrText xml:space="preserve"> PAGEREF _Toc105766104 \h </w:instrText>
            </w:r>
            <w:r>
              <w:rPr>
                <w:noProof/>
                <w:webHidden/>
              </w:rPr>
            </w:r>
            <w:r>
              <w:rPr>
                <w:noProof/>
                <w:webHidden/>
              </w:rPr>
              <w:fldChar w:fldCharType="separate"/>
            </w:r>
            <w:r>
              <w:rPr>
                <w:noProof/>
                <w:webHidden/>
              </w:rPr>
              <w:t>48</w:t>
            </w:r>
            <w:r>
              <w:rPr>
                <w:noProof/>
                <w:webHidden/>
              </w:rPr>
              <w:fldChar w:fldCharType="end"/>
            </w:r>
          </w:hyperlink>
        </w:p>
        <w:p w14:paraId="6894EE92" w14:textId="31223157" w:rsidR="0089283B" w:rsidRDefault="0089283B">
          <w:pPr>
            <w:pStyle w:val="TOC1"/>
            <w:tabs>
              <w:tab w:val="left" w:pos="660"/>
              <w:tab w:val="right" w:leader="dot" w:pos="9019"/>
            </w:tabs>
            <w:rPr>
              <w:rFonts w:asciiTheme="minorHAnsi" w:eastAsiaTheme="minorEastAsia" w:hAnsiTheme="minorHAnsi" w:cstheme="minorBidi"/>
              <w:noProof/>
              <w:lang w:val="en-ZA"/>
            </w:rPr>
          </w:pPr>
          <w:hyperlink w:anchor="_Toc105766105" w:history="1">
            <w:r w:rsidRPr="006C4EF4">
              <w:rPr>
                <w:rStyle w:val="Hyperlink"/>
                <w:b/>
                <w:bCs/>
                <w:noProof/>
              </w:rPr>
              <w:t>13.</w:t>
            </w:r>
            <w:r>
              <w:rPr>
                <w:rFonts w:asciiTheme="minorHAnsi" w:eastAsiaTheme="minorEastAsia" w:hAnsiTheme="minorHAnsi" w:cstheme="minorBidi"/>
                <w:noProof/>
                <w:lang w:val="en-ZA"/>
              </w:rPr>
              <w:tab/>
            </w:r>
            <w:r w:rsidRPr="006C4EF4">
              <w:rPr>
                <w:rStyle w:val="Hyperlink"/>
                <w:b/>
                <w:bCs/>
                <w:noProof/>
              </w:rPr>
              <w:t>Appendix C: Nightcore Mech Meeting Minutes</w:t>
            </w:r>
            <w:r>
              <w:rPr>
                <w:noProof/>
                <w:webHidden/>
              </w:rPr>
              <w:tab/>
            </w:r>
            <w:r>
              <w:rPr>
                <w:noProof/>
                <w:webHidden/>
              </w:rPr>
              <w:fldChar w:fldCharType="begin"/>
            </w:r>
            <w:r>
              <w:rPr>
                <w:noProof/>
                <w:webHidden/>
              </w:rPr>
              <w:instrText xml:space="preserve"> PAGEREF _Toc105766105 \h </w:instrText>
            </w:r>
            <w:r>
              <w:rPr>
                <w:noProof/>
                <w:webHidden/>
              </w:rPr>
            </w:r>
            <w:r>
              <w:rPr>
                <w:noProof/>
                <w:webHidden/>
              </w:rPr>
              <w:fldChar w:fldCharType="separate"/>
            </w:r>
            <w:r>
              <w:rPr>
                <w:noProof/>
                <w:webHidden/>
              </w:rPr>
              <w:t>48</w:t>
            </w:r>
            <w:r>
              <w:rPr>
                <w:noProof/>
                <w:webHidden/>
              </w:rPr>
              <w:fldChar w:fldCharType="end"/>
            </w:r>
          </w:hyperlink>
        </w:p>
        <w:p w14:paraId="41310DAC" w14:textId="349144BC" w:rsidR="00A46E7B" w:rsidRPr="00BE196F" w:rsidRDefault="00A46E7B" w:rsidP="00BE1E4C">
          <w:pPr>
            <w:spacing w:line="360" w:lineRule="auto"/>
          </w:pPr>
          <w:r w:rsidRPr="00BE196F">
            <w:rPr>
              <w:b/>
              <w:bCs/>
              <w:noProof/>
            </w:rPr>
            <w:fldChar w:fldCharType="end"/>
          </w:r>
        </w:p>
      </w:sdtContent>
    </w:sdt>
    <w:p w14:paraId="720A69AA" w14:textId="77777777" w:rsidR="00F81738" w:rsidRPr="00BE196F" w:rsidRDefault="00F81738" w:rsidP="00BE1E4C">
      <w:pPr>
        <w:spacing w:line="360" w:lineRule="auto"/>
        <w:rPr>
          <w:b/>
        </w:rPr>
      </w:pPr>
    </w:p>
    <w:p w14:paraId="1F68AE72" w14:textId="77777777" w:rsidR="00F81738" w:rsidRPr="00BE196F" w:rsidRDefault="00F81738" w:rsidP="00BE1E4C">
      <w:pPr>
        <w:spacing w:line="360" w:lineRule="auto"/>
        <w:rPr>
          <w:b/>
        </w:rPr>
      </w:pPr>
    </w:p>
    <w:p w14:paraId="27B87B93" w14:textId="6A6EC787" w:rsidR="00F81738" w:rsidRPr="00BE196F" w:rsidRDefault="00F81738" w:rsidP="00BE1E4C">
      <w:pPr>
        <w:spacing w:line="360" w:lineRule="auto"/>
        <w:rPr>
          <w:b/>
        </w:rPr>
      </w:pPr>
    </w:p>
    <w:p w14:paraId="36E967AD" w14:textId="333B2553" w:rsidR="008D431A" w:rsidRPr="00BE196F" w:rsidRDefault="008D431A" w:rsidP="00BE1E4C">
      <w:pPr>
        <w:spacing w:line="360" w:lineRule="auto"/>
        <w:rPr>
          <w:b/>
        </w:rPr>
      </w:pPr>
    </w:p>
    <w:p w14:paraId="7F13B3F2" w14:textId="0CFADF81" w:rsidR="008D431A" w:rsidRPr="00BE196F" w:rsidRDefault="008D431A" w:rsidP="00BE1E4C">
      <w:pPr>
        <w:spacing w:line="360" w:lineRule="auto"/>
        <w:rPr>
          <w:b/>
        </w:rPr>
      </w:pPr>
    </w:p>
    <w:p w14:paraId="0F5D1562" w14:textId="7A816778" w:rsidR="008D431A" w:rsidRPr="00BE196F" w:rsidRDefault="008D431A" w:rsidP="00BE1E4C">
      <w:pPr>
        <w:spacing w:line="360" w:lineRule="auto"/>
        <w:rPr>
          <w:b/>
        </w:rPr>
      </w:pPr>
    </w:p>
    <w:p w14:paraId="516B58B5" w14:textId="21F5215B" w:rsidR="008D431A" w:rsidRPr="00BE196F" w:rsidRDefault="008D431A" w:rsidP="00BE1E4C">
      <w:pPr>
        <w:spacing w:line="360" w:lineRule="auto"/>
        <w:rPr>
          <w:b/>
        </w:rPr>
      </w:pPr>
    </w:p>
    <w:p w14:paraId="540D7613" w14:textId="1A0A52C1" w:rsidR="008D431A" w:rsidRPr="00BE196F" w:rsidRDefault="008D431A" w:rsidP="00BE1E4C">
      <w:pPr>
        <w:spacing w:line="360" w:lineRule="auto"/>
        <w:rPr>
          <w:b/>
        </w:rPr>
      </w:pPr>
    </w:p>
    <w:p w14:paraId="191575A8" w14:textId="3C89B432" w:rsidR="008D431A" w:rsidRPr="00BE196F" w:rsidRDefault="008D431A" w:rsidP="00BE1E4C">
      <w:pPr>
        <w:spacing w:line="360" w:lineRule="auto"/>
        <w:rPr>
          <w:b/>
        </w:rPr>
      </w:pPr>
    </w:p>
    <w:p w14:paraId="09D2B676" w14:textId="36EF80B1" w:rsidR="008D431A" w:rsidRPr="00BE196F" w:rsidRDefault="008D431A" w:rsidP="00BE1E4C">
      <w:pPr>
        <w:spacing w:line="360" w:lineRule="auto"/>
        <w:rPr>
          <w:b/>
        </w:rPr>
      </w:pPr>
    </w:p>
    <w:p w14:paraId="1D28D115" w14:textId="2DD6C38C" w:rsidR="008D431A" w:rsidRPr="00BE196F" w:rsidRDefault="008D431A" w:rsidP="00BE1E4C">
      <w:pPr>
        <w:spacing w:line="360" w:lineRule="auto"/>
        <w:rPr>
          <w:b/>
        </w:rPr>
      </w:pPr>
    </w:p>
    <w:p w14:paraId="2318AEEC" w14:textId="4226E6D1" w:rsidR="008D431A" w:rsidRPr="00BE196F" w:rsidRDefault="008D431A" w:rsidP="00BE1E4C">
      <w:pPr>
        <w:spacing w:line="360" w:lineRule="auto"/>
        <w:rPr>
          <w:b/>
        </w:rPr>
      </w:pPr>
    </w:p>
    <w:p w14:paraId="6971ADB3" w14:textId="78148BC8" w:rsidR="008D431A" w:rsidRPr="00BE196F" w:rsidRDefault="008D431A" w:rsidP="00BE1E4C">
      <w:pPr>
        <w:spacing w:line="360" w:lineRule="auto"/>
        <w:rPr>
          <w:b/>
        </w:rPr>
      </w:pPr>
    </w:p>
    <w:p w14:paraId="4743614E" w14:textId="0648F9CD" w:rsidR="008D431A" w:rsidRPr="00BE196F" w:rsidRDefault="008D431A" w:rsidP="00BE1E4C">
      <w:pPr>
        <w:spacing w:line="360" w:lineRule="auto"/>
        <w:rPr>
          <w:b/>
        </w:rPr>
      </w:pPr>
    </w:p>
    <w:p w14:paraId="38A3D363" w14:textId="7072C3A5" w:rsidR="008D431A" w:rsidRPr="00BE196F" w:rsidRDefault="008D431A" w:rsidP="00BE1E4C">
      <w:pPr>
        <w:spacing w:line="360" w:lineRule="auto"/>
        <w:rPr>
          <w:b/>
        </w:rPr>
      </w:pPr>
    </w:p>
    <w:p w14:paraId="7DC8744B" w14:textId="40C70EE9" w:rsidR="008D431A" w:rsidRPr="00BE196F" w:rsidRDefault="008D431A" w:rsidP="00BE1E4C">
      <w:pPr>
        <w:spacing w:line="360" w:lineRule="auto"/>
        <w:rPr>
          <w:b/>
        </w:rPr>
      </w:pPr>
    </w:p>
    <w:p w14:paraId="2F93D624" w14:textId="6BAB3442" w:rsidR="008D431A" w:rsidRPr="00BE196F" w:rsidRDefault="008D431A" w:rsidP="00BE1E4C">
      <w:pPr>
        <w:spacing w:line="360" w:lineRule="auto"/>
        <w:rPr>
          <w:b/>
        </w:rPr>
      </w:pPr>
    </w:p>
    <w:p w14:paraId="2200C688" w14:textId="683699ED" w:rsidR="008D431A" w:rsidRPr="00BE196F" w:rsidRDefault="008D431A" w:rsidP="00BE1E4C">
      <w:pPr>
        <w:spacing w:line="360" w:lineRule="auto"/>
        <w:rPr>
          <w:b/>
        </w:rPr>
      </w:pPr>
    </w:p>
    <w:p w14:paraId="11BC0C57" w14:textId="5E82AF06" w:rsidR="008D431A" w:rsidRPr="00BE196F" w:rsidRDefault="008D431A" w:rsidP="00BE1E4C">
      <w:pPr>
        <w:spacing w:line="360" w:lineRule="auto"/>
        <w:rPr>
          <w:b/>
        </w:rPr>
      </w:pPr>
    </w:p>
    <w:p w14:paraId="568166CC" w14:textId="1F61783B" w:rsidR="008D431A" w:rsidRPr="00BE196F" w:rsidRDefault="008D431A" w:rsidP="00BE1E4C">
      <w:pPr>
        <w:spacing w:line="360" w:lineRule="auto"/>
        <w:rPr>
          <w:b/>
        </w:rPr>
      </w:pPr>
    </w:p>
    <w:p w14:paraId="794E3231" w14:textId="12DA9B42" w:rsidR="008D431A" w:rsidRPr="00BE196F" w:rsidRDefault="008D431A" w:rsidP="00BE1E4C">
      <w:pPr>
        <w:spacing w:line="360" w:lineRule="auto"/>
        <w:rPr>
          <w:b/>
        </w:rPr>
      </w:pPr>
    </w:p>
    <w:p w14:paraId="678300FA" w14:textId="10E943A6" w:rsidR="008D431A" w:rsidRPr="00BE196F" w:rsidRDefault="008D431A" w:rsidP="00BE1E4C">
      <w:pPr>
        <w:spacing w:line="360" w:lineRule="auto"/>
        <w:rPr>
          <w:b/>
        </w:rPr>
      </w:pPr>
    </w:p>
    <w:p w14:paraId="5FD4F02C" w14:textId="5D10A01B" w:rsidR="008D431A" w:rsidRPr="00BE196F" w:rsidRDefault="008D431A" w:rsidP="00BE1E4C">
      <w:pPr>
        <w:spacing w:line="360" w:lineRule="auto"/>
        <w:rPr>
          <w:b/>
        </w:rPr>
      </w:pPr>
    </w:p>
    <w:p w14:paraId="61DB068C" w14:textId="7343CA46" w:rsidR="008D431A" w:rsidRPr="00BE196F" w:rsidRDefault="008D431A" w:rsidP="00BE1E4C">
      <w:pPr>
        <w:spacing w:line="360" w:lineRule="auto"/>
        <w:rPr>
          <w:b/>
        </w:rPr>
      </w:pPr>
    </w:p>
    <w:p w14:paraId="37D939C5" w14:textId="20E8FD69" w:rsidR="008D431A" w:rsidRPr="00BE196F" w:rsidRDefault="008D431A" w:rsidP="00BE1E4C">
      <w:pPr>
        <w:spacing w:line="360" w:lineRule="auto"/>
        <w:rPr>
          <w:b/>
        </w:rPr>
      </w:pPr>
    </w:p>
    <w:p w14:paraId="254E79F7" w14:textId="4586E19A" w:rsidR="008D431A" w:rsidRPr="00BE196F" w:rsidRDefault="008D431A" w:rsidP="00BE1E4C">
      <w:pPr>
        <w:spacing w:line="360" w:lineRule="auto"/>
        <w:rPr>
          <w:b/>
        </w:rPr>
      </w:pPr>
    </w:p>
    <w:p w14:paraId="6289A7A3" w14:textId="75707102" w:rsidR="00BC0A87" w:rsidRPr="00BE196F" w:rsidRDefault="00BC0A87" w:rsidP="00BE1E4C">
      <w:pPr>
        <w:spacing w:line="360" w:lineRule="auto"/>
        <w:rPr>
          <w:b/>
        </w:rPr>
      </w:pPr>
    </w:p>
    <w:p w14:paraId="75AC464B" w14:textId="1E2621F6" w:rsidR="00BC0A87" w:rsidRPr="00BE196F" w:rsidRDefault="00BC0A87" w:rsidP="00BE1E4C">
      <w:pPr>
        <w:spacing w:line="360" w:lineRule="auto"/>
        <w:rPr>
          <w:b/>
        </w:rPr>
      </w:pPr>
    </w:p>
    <w:p w14:paraId="37F1AB4A" w14:textId="3DE4E082" w:rsidR="00BC0A87" w:rsidRPr="00BE196F" w:rsidRDefault="00BC0A87" w:rsidP="00BE1E4C">
      <w:pPr>
        <w:spacing w:line="360" w:lineRule="auto"/>
        <w:rPr>
          <w:b/>
        </w:rPr>
      </w:pPr>
    </w:p>
    <w:p w14:paraId="1085A423" w14:textId="3DE33F2F" w:rsidR="00BC0A87" w:rsidRPr="00BE196F" w:rsidRDefault="00BC0A87" w:rsidP="00BE1E4C">
      <w:pPr>
        <w:spacing w:line="360" w:lineRule="auto"/>
        <w:rPr>
          <w:b/>
        </w:rPr>
      </w:pPr>
    </w:p>
    <w:p w14:paraId="4FA4005F" w14:textId="28BD8101" w:rsidR="00BC0A87" w:rsidRPr="00BE196F" w:rsidRDefault="00BC0A87" w:rsidP="00BE1E4C">
      <w:pPr>
        <w:spacing w:line="360" w:lineRule="auto"/>
        <w:rPr>
          <w:b/>
        </w:rPr>
      </w:pPr>
    </w:p>
    <w:p w14:paraId="090AC049" w14:textId="77777777" w:rsidR="00BC0A87" w:rsidRPr="00BE196F" w:rsidRDefault="00BC0A87" w:rsidP="00BE1E4C">
      <w:pPr>
        <w:spacing w:line="360" w:lineRule="auto"/>
        <w:rPr>
          <w:b/>
        </w:rPr>
      </w:pPr>
    </w:p>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5766000"/>
      <w:bookmarkEnd w:id="0"/>
      <w:r w:rsidRPr="00BE196F">
        <w:rPr>
          <w:b/>
        </w:rPr>
        <w:lastRenderedPageBreak/>
        <w:t>EXECUTIVE SUMMARY</w:t>
      </w:r>
      <w:bookmarkEnd w:id="1"/>
      <w:bookmarkEnd w:id="2"/>
    </w:p>
    <w:p w14:paraId="7F6CD711" w14:textId="7234E216" w:rsidR="00034A50" w:rsidRPr="00BE196F" w:rsidRDefault="00BE1E4C" w:rsidP="00BE1E4C">
      <w:pPr>
        <w:spacing w:line="360" w:lineRule="auto"/>
      </w:pPr>
      <w:r w:rsidRPr="00BE196F">
        <w:t>NightCore</w:t>
      </w:r>
      <w:r w:rsidR="00034A50" w:rsidRPr="00BE196F">
        <w:t xml:space="preserve"> Mech is a company that provides software solutions to enterprises and build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on the alleged plagiarism if the technical reports do not self-evidently emphasize the severity of the plagiarism. Manually comparing the allegedly plagiariz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7D3FDA61" w:rsidR="00034A50" w:rsidRPr="00BE196F" w:rsidRDefault="00034A50" w:rsidP="00AD71BF">
      <w:pPr>
        <w:pStyle w:val="ListParagraph"/>
        <w:numPr>
          <w:ilvl w:val="0"/>
          <w:numId w:val="5"/>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zing the assessment of how severe the conjectured copying is. The software must combine text-matching skills with stylometric analytics to provide more accurate reports, better explain academic misbehaviour, and enable improved decision-making.</w:t>
      </w:r>
    </w:p>
    <w:p w14:paraId="0E3A69EF" w14:textId="77777777" w:rsidR="00034A50" w:rsidRPr="00BE196F" w:rsidRDefault="00034A50" w:rsidP="00AD71BF">
      <w:pPr>
        <w:pStyle w:val="ListParagraph"/>
        <w:numPr>
          <w:ilvl w:val="0"/>
          <w:numId w:val="5"/>
        </w:numPr>
        <w:spacing w:after="160" w:line="360" w:lineRule="auto"/>
        <w:ind w:left="284" w:hanging="284"/>
      </w:pPr>
      <w:r w:rsidRPr="00BE196F">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zed due to its extensive possibilities in assisting the investigator in authorship recognition.</w:t>
      </w:r>
    </w:p>
    <w:p w14:paraId="71FEBFA0" w14:textId="08910851" w:rsidR="00034A50" w:rsidRPr="00BE196F" w:rsidRDefault="00034A50" w:rsidP="00AD71BF">
      <w:pPr>
        <w:pStyle w:val="ListParagraph"/>
        <w:numPr>
          <w:ilvl w:val="0"/>
          <w:numId w:val="5"/>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A07407">
      <w:pPr>
        <w:pStyle w:val="ListParagraph"/>
        <w:numPr>
          <w:ilvl w:val="0"/>
          <w:numId w:val="5"/>
        </w:numPr>
        <w:spacing w:after="160" w:line="360" w:lineRule="auto"/>
        <w:ind w:left="284" w:hanging="284"/>
      </w:pPr>
      <w:r w:rsidRPr="00BE196F">
        <w:t>Daily data updates should occur.</w:t>
      </w:r>
    </w:p>
    <w:p w14:paraId="3EF8B4DD" w14:textId="5301AB28" w:rsidR="00A07407" w:rsidRPr="00BE196F" w:rsidRDefault="00A07407" w:rsidP="00A07407">
      <w:pPr>
        <w:pStyle w:val="ListParagraph"/>
        <w:numPr>
          <w:ilvl w:val="0"/>
          <w:numId w:val="5"/>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AD71BF">
      <w:pPr>
        <w:pStyle w:val="ListParagraph"/>
        <w:numPr>
          <w:ilvl w:val="0"/>
          <w:numId w:val="5"/>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AD71BF">
      <w:pPr>
        <w:pStyle w:val="ListParagraph"/>
        <w:numPr>
          <w:ilvl w:val="0"/>
          <w:numId w:val="5"/>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AD71BF">
      <w:pPr>
        <w:pStyle w:val="ListParagraph"/>
        <w:numPr>
          <w:ilvl w:val="0"/>
          <w:numId w:val="5"/>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49E66683" w:rsidR="00986CDD" w:rsidRPr="00BE196F" w:rsidRDefault="0096572D" w:rsidP="00AD71BF">
      <w:pPr>
        <w:pStyle w:val="ListParagraph"/>
        <w:numPr>
          <w:ilvl w:val="0"/>
          <w:numId w:val="5"/>
        </w:numPr>
        <w:spacing w:after="160" w:line="360" w:lineRule="auto"/>
        <w:ind w:left="284" w:hanging="284"/>
      </w:pPr>
      <w:r w:rsidRPr="00BE196F">
        <w:t>The application should have stylometric functionalities, the application should be able to detect original authorship of a document</w:t>
      </w:r>
      <w:r w:rsidR="00F27ABE" w:rsidRPr="00BE196F">
        <w:t>.</w:t>
      </w:r>
    </w:p>
    <w:p w14:paraId="26F77F64" w14:textId="33F34728" w:rsidR="00CA1CB7" w:rsidRPr="00BE196F" w:rsidRDefault="00CA1CB7" w:rsidP="00AD71BF">
      <w:pPr>
        <w:pStyle w:val="ListParagraph"/>
        <w:numPr>
          <w:ilvl w:val="0"/>
          <w:numId w:val="5"/>
        </w:numPr>
        <w:spacing w:after="160" w:line="360" w:lineRule="auto"/>
        <w:ind w:left="284" w:hanging="284"/>
      </w:pPr>
      <w:r w:rsidRPr="00BE196F">
        <w:t>Application should be memory-efficient and resource overhead should be avoided.</w:t>
      </w:r>
    </w:p>
    <w:p w14:paraId="4AF9BA75" w14:textId="1B950FDF" w:rsidR="00FE7CF9" w:rsidRPr="00BE196F" w:rsidRDefault="00FE7CF9" w:rsidP="00AD71BF">
      <w:pPr>
        <w:pStyle w:val="ListParagraph"/>
        <w:numPr>
          <w:ilvl w:val="0"/>
          <w:numId w:val="5"/>
        </w:numPr>
        <w:spacing w:after="160" w:line="360" w:lineRule="auto"/>
        <w:ind w:left="284" w:hanging="284"/>
      </w:pPr>
      <w:r w:rsidRPr="00BE196F">
        <w:t xml:space="preserve">Feedback reports should be based on stylometric performance metrics used to identify authorship and </w:t>
      </w:r>
      <w:r w:rsidR="00706285" w:rsidRPr="00BE196F">
        <w:t>contract-cheating</w:t>
      </w:r>
      <w:r w:rsidRPr="00BE196F">
        <w:t>.</w:t>
      </w:r>
    </w:p>
    <w:p w14:paraId="16FD8793" w14:textId="113ACE07" w:rsidR="00CA1CB7" w:rsidRPr="00BE196F" w:rsidRDefault="00FE7CF9" w:rsidP="00AD71BF">
      <w:pPr>
        <w:pStyle w:val="ListParagraph"/>
        <w:numPr>
          <w:ilvl w:val="0"/>
          <w:numId w:val="5"/>
        </w:numPr>
        <w:spacing w:after="160" w:line="360" w:lineRule="auto"/>
        <w:ind w:left="284" w:hanging="284"/>
      </w:pPr>
      <w:r w:rsidRPr="00BE196F">
        <w:t>Statistical analysis and knowledge should be crucial during the development phase</w:t>
      </w:r>
      <w:r w:rsidR="007A13FF" w:rsidRPr="00BE196F">
        <w:t>.</w:t>
      </w:r>
    </w:p>
    <w:p w14:paraId="17FE8C22" w14:textId="34480EBC" w:rsidR="00317750" w:rsidRPr="00BE196F" w:rsidRDefault="00317750" w:rsidP="00AD71BF">
      <w:pPr>
        <w:pStyle w:val="ListParagraph"/>
        <w:numPr>
          <w:ilvl w:val="0"/>
          <w:numId w:val="5"/>
        </w:numPr>
        <w:spacing w:after="160" w:line="360" w:lineRule="auto"/>
        <w:ind w:left="284" w:hanging="284"/>
      </w:pPr>
      <w:r w:rsidRPr="00BE196F">
        <w:t>Instead of creating a database to persist data, the development team can create a local corpus of documents to compare and identify contract-cheating.</w:t>
      </w:r>
    </w:p>
    <w:p w14:paraId="64424E8E" w14:textId="2599B479" w:rsidR="00491676" w:rsidRPr="00BE196F" w:rsidRDefault="00034A50" w:rsidP="00BE1E4C">
      <w:pPr>
        <w:spacing w:line="360" w:lineRule="auto"/>
      </w:pPr>
      <w:r w:rsidRPr="00BE196F">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it happens that hosting with the aforementioned platforms are not a feasible option, the development team will make the necessary arrangements with the NWU Registrar to host the application. </w:t>
      </w:r>
    </w:p>
    <w:p w14:paraId="697AEF50" w14:textId="186FA9FA" w:rsidR="00491676" w:rsidRPr="00BE196F" w:rsidRDefault="00491676" w:rsidP="00AD71BF">
      <w:pPr>
        <w:pStyle w:val="Heading2"/>
        <w:numPr>
          <w:ilvl w:val="0"/>
          <w:numId w:val="4"/>
        </w:numPr>
        <w:spacing w:line="360" w:lineRule="auto"/>
        <w:ind w:left="709" w:hanging="785"/>
      </w:pPr>
      <w:bookmarkStart w:id="3" w:name="_Toc98083136"/>
      <w:bookmarkStart w:id="4" w:name="_Toc105766001"/>
      <w:r w:rsidRPr="00BE196F">
        <w:t>FINANCIAL PROPOSAL</w:t>
      </w:r>
      <w:bookmarkEnd w:id="3"/>
      <w:bookmarkEnd w:id="4"/>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AD71BF">
      <w:pPr>
        <w:pStyle w:val="Heading2"/>
        <w:numPr>
          <w:ilvl w:val="0"/>
          <w:numId w:val="4"/>
        </w:numPr>
        <w:spacing w:line="360" w:lineRule="auto"/>
        <w:ind w:left="709" w:hanging="785"/>
      </w:pPr>
      <w:bookmarkStart w:id="5" w:name="_Toc98083137"/>
      <w:bookmarkStart w:id="6" w:name="_Toc105766002"/>
      <w:r w:rsidRPr="00BE196F">
        <w:lastRenderedPageBreak/>
        <w:t>BROAD-BASED BLACK ECONOMIC EMPOWERMENT</w:t>
      </w:r>
      <w:bookmarkEnd w:id="5"/>
      <w:bookmarkEnd w:id="6"/>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635BB2B6" w:rsidR="00EB73EC" w:rsidRPr="00BE196F" w:rsidRDefault="00EB73EC" w:rsidP="00BE1E4C">
      <w:pPr>
        <w:spacing w:line="360" w:lineRule="auto"/>
      </w:pPr>
      <w:r w:rsidRPr="00BE196F">
        <w:br w:type="page"/>
      </w: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5766003"/>
      <w:bookmarkEnd w:id="7"/>
      <w:r w:rsidRPr="00BE196F">
        <w:rPr>
          <w:b/>
        </w:rPr>
        <w:lastRenderedPageBreak/>
        <w:t>BID</w:t>
      </w:r>
      <w:r w:rsidR="002D4239" w:rsidRPr="00BE196F">
        <w:rPr>
          <w:b/>
        </w:rPr>
        <w:t>D</w:t>
      </w:r>
      <w:r w:rsidRPr="00BE196F">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9E7455">
        <w:tc>
          <w:tcPr>
            <w:tcW w:w="4508" w:type="dxa"/>
          </w:tcPr>
          <w:p w14:paraId="4482E23D" w14:textId="77777777" w:rsidR="00EB73EC" w:rsidRPr="00BE196F" w:rsidRDefault="00EB73EC" w:rsidP="00BE1E4C">
            <w:pPr>
              <w:spacing w:line="360" w:lineRule="auto"/>
              <w:rPr>
                <w:b/>
                <w:bCs/>
                <w:lang w:val="en-US"/>
              </w:rPr>
            </w:pPr>
            <w:r w:rsidRPr="00BE196F">
              <w:rPr>
                <w:b/>
                <w:bCs/>
                <w:lang w:val="en-US"/>
              </w:rPr>
              <w:t>Criteria for Functional Evaluation</w:t>
            </w:r>
          </w:p>
        </w:tc>
        <w:tc>
          <w:tcPr>
            <w:tcW w:w="4508" w:type="dxa"/>
          </w:tcPr>
          <w:p w14:paraId="6C2E2A0E" w14:textId="77777777" w:rsidR="00EB73EC" w:rsidRPr="00BE196F" w:rsidRDefault="00EB73EC" w:rsidP="00BE1E4C">
            <w:pPr>
              <w:spacing w:line="360" w:lineRule="auto"/>
              <w:rPr>
                <w:b/>
                <w:bCs/>
                <w:lang w:val="en-US"/>
              </w:rPr>
            </w:pPr>
            <w:r w:rsidRPr="00BE196F">
              <w:rPr>
                <w:b/>
                <w:bCs/>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77777777" w:rsidR="00DD7BBB" w:rsidRPr="00BE196F" w:rsidRDefault="00DD7BBB" w:rsidP="00DD7BBB">
            <w:pPr>
              <w:spacing w:line="360" w:lineRule="auto"/>
              <w:rPr>
                <w:lang w:val="en-US"/>
              </w:rPr>
            </w:pPr>
            <w:r w:rsidRPr="00BE196F">
              <w:rPr>
                <w:lang w:val="en-US"/>
              </w:rPr>
              <w:t>1 Years’ experience using ASP.Net, Maven, 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 xml:space="preserve">database management using Oracle, SQL Server, MS Access, MS SQL and implementing </w:t>
            </w:r>
            <w:r w:rsidR="00AF500F" w:rsidRPr="00BE196F">
              <w:rPr>
                <w:lang w:val="en-US"/>
              </w:rPr>
              <w:lastRenderedPageBreak/>
              <w:t>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7897FEAA"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lastRenderedPageBreak/>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77777777" w:rsidR="00EB73EC" w:rsidRPr="00BE196F" w:rsidRDefault="00EB73EC" w:rsidP="00BE1E4C">
            <w:pPr>
              <w:spacing w:line="360" w:lineRule="auto"/>
              <w:rPr>
                <w:lang w:val="en-US"/>
              </w:rPr>
            </w:pPr>
            <w:r w:rsidRPr="00BE196F">
              <w:rPr>
                <w:lang w:val="en-US"/>
              </w:rPr>
              <w:t xml:space="preserve">A full project plan and budget can be found in sections 10 and 11. The project will take place over 9 months with 8 phases. The phases are the following: </w:t>
            </w:r>
          </w:p>
          <w:p w14:paraId="315E8353"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Testing</w:t>
            </w:r>
          </w:p>
          <w:p w14:paraId="5AE8AA22"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Installing and deployment</w:t>
            </w:r>
          </w:p>
        </w:tc>
      </w:tr>
    </w:tbl>
    <w:p w14:paraId="717FF578" w14:textId="4D7DFFA2" w:rsidR="00EB73EC" w:rsidRPr="00BE196F" w:rsidRDefault="00EB73EC" w:rsidP="00BE1E4C">
      <w:pPr>
        <w:spacing w:line="360" w:lineRule="auto"/>
      </w:pPr>
      <w:r w:rsidRPr="00BE196F">
        <w:br w:type="page"/>
      </w: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5766004"/>
      <w:bookmarkEnd w:id="10"/>
      <w:r w:rsidRPr="00BE196F">
        <w:rPr>
          <w:b/>
        </w:rPr>
        <w:lastRenderedPageBreak/>
        <w:t xml:space="preserve">ADVANTAGES OF </w:t>
      </w:r>
      <w:bookmarkEnd w:id="11"/>
      <w:r w:rsidR="00BC5DED" w:rsidRPr="00BE196F">
        <w:rPr>
          <w:b/>
        </w:rPr>
        <w:t xml:space="preserve">USING </w:t>
      </w:r>
      <w:r w:rsidR="00BE1E4C" w:rsidRPr="00BE196F">
        <w:rPr>
          <w:b/>
        </w:rPr>
        <w:t>NIGHTCORE</w:t>
      </w:r>
      <w:r w:rsidR="00BC5DED" w:rsidRPr="00BE196F">
        <w:rPr>
          <w:b/>
        </w:rPr>
        <w:t xml:space="preserve"> MECH</w:t>
      </w:r>
      <w:bookmarkEnd w:id="12"/>
    </w:p>
    <w:p w14:paraId="29E89559" w14:textId="6E67EE6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industries. We specializ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xml:space="preserve">. We provide unique software solutions to organizations and individuals. </w:t>
      </w:r>
      <w:r w:rsidR="007A1F07" w:rsidRPr="00BE196F">
        <w:rPr>
          <w:lang w:val="en-US"/>
        </w:rPr>
        <w:t>Based on</w:t>
      </w:r>
      <w:r w:rsidR="00BC5DED" w:rsidRPr="00BE196F">
        <w:rPr>
          <w:lang w:val="en-US"/>
        </w:rPr>
        <w:t xml:space="preserve"> our own experience, we provide expert opinions, analys</w:t>
      </w:r>
      <w:r w:rsidR="007A1F07" w:rsidRPr="00BE196F">
        <w:rPr>
          <w:lang w:val="en-US"/>
        </w:rPr>
        <w:t>i</w:t>
      </w:r>
      <w:r w:rsidR="00BC5DED" w:rsidRPr="00BE196F">
        <w:rPr>
          <w:lang w:val="en-US"/>
        </w:rPr>
        <w:t xml:space="preserve">s, and suggestions to organiz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Perspective</w:t>
      </w:r>
      <w:r w:rsidR="00BE069A" w:rsidRPr="00BE196F">
        <w:rPr>
          <w:lang w:val="en-US"/>
        </w:rPr>
        <w:t>:</w:t>
      </w:r>
    </w:p>
    <w:p w14:paraId="171F1CEA" w14:textId="223D21C4"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 xml:space="preserve">commerce optimization on your site. </w:t>
      </w:r>
    </w:p>
    <w:p w14:paraId="1FA5040B" w14:textId="767F8249"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A competitive edge</w:t>
      </w:r>
      <w:r w:rsidR="00BE069A" w:rsidRPr="00BE196F">
        <w:rPr>
          <w:lang w:val="en-US"/>
        </w:rPr>
        <w:t>:</w:t>
      </w:r>
    </w:p>
    <w:p w14:paraId="0A33DE63" w14:textId="445F1F32" w:rsidR="00BC5DED" w:rsidRPr="00BE196F" w:rsidRDefault="00BC5DED" w:rsidP="00BE1E4C">
      <w:pPr>
        <w:pStyle w:val="ListParagraph"/>
        <w:spacing w:line="360" w:lineRule="auto"/>
        <w:ind w:left="426"/>
        <w:rPr>
          <w:lang w:val="en-US"/>
        </w:rPr>
      </w:pPr>
      <w:r w:rsidRPr="00BE196F">
        <w:rPr>
          <w:lang w:val="en-US"/>
        </w:rPr>
        <w:t>We use an omnichannel strategy to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103C8A4C"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ze omnichannel marketing to reach out to customers in a variety of ways.</w:t>
      </w:r>
    </w:p>
    <w:p w14:paraId="78F307F4" w14:textId="3B2191A1"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 xml:space="preserve">commerce </w:t>
      </w:r>
      <w:r w:rsidRPr="00BE196F">
        <w:rPr>
          <w:lang w:val="en-US"/>
        </w:rPr>
        <w:lastRenderedPageBreak/>
        <w:t>consultants concentrate on iterative, platform-agnostic enhancements to your</w:t>
      </w:r>
      <w:r w:rsidR="006A5549" w:rsidRPr="00BE196F">
        <w:rPr>
          <w:lang w:val="en-US"/>
        </w:rPr>
        <w:t xml:space="preserve"> 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5766005"/>
      <w:bookmarkEnd w:id="13"/>
      <w:r w:rsidRPr="00BE196F">
        <w:rPr>
          <w:b/>
        </w:rPr>
        <w:t>BACKGROUND</w:t>
      </w:r>
      <w:bookmarkEnd w:id="14"/>
      <w:bookmarkEnd w:id="15"/>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D90F76A" w:rsidR="00EB73EC" w:rsidRPr="00BE196F" w:rsidRDefault="00EB73EC" w:rsidP="00BE1E4C">
      <w:pPr>
        <w:spacing w:line="360" w:lineRule="auto"/>
      </w:pPr>
      <w:r w:rsidRPr="00BE196F">
        <w:br w:type="page"/>
      </w: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5766006"/>
      <w:bookmarkEnd w:id="16"/>
      <w:r w:rsidRPr="00BE196F">
        <w:rPr>
          <w:b/>
        </w:rPr>
        <w:lastRenderedPageBreak/>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lastRenderedPageBreak/>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lastRenderedPageBreak/>
              <w:t xml:space="preserve">Qualifications: </w:t>
            </w:r>
          </w:p>
          <w:p w14:paraId="1E1A262A" w14:textId="591D4DD2"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AD71BF">
            <w:pPr>
              <w:pStyle w:val="ListParagraph"/>
              <w:numPr>
                <w:ilvl w:val="0"/>
                <w:numId w:val="7"/>
              </w:numPr>
              <w:spacing w:line="360" w:lineRule="auto"/>
              <w:ind w:left="342" w:hanging="342"/>
              <w:rPr>
                <w:lang w:val="en-US"/>
              </w:rPr>
            </w:pPr>
            <w:r w:rsidRPr="00BE196F">
              <w:rPr>
                <w:lang w:val="en-US"/>
              </w:rPr>
              <w:t>2017 – 2018 QCTO National Certification Information Technology: Systems Development (SAQA ID 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77777777" w:rsidR="00EB73EC" w:rsidRPr="00BE196F" w:rsidRDefault="00EB73EC" w:rsidP="00BE1E4C">
            <w:pPr>
              <w:spacing w:line="360" w:lineRule="auto"/>
              <w:rPr>
                <w:b/>
                <w:bCs/>
                <w:lang w:val="en-US"/>
              </w:rPr>
            </w:pPr>
            <w:r w:rsidRPr="00BE196F">
              <w:rPr>
                <w:b/>
                <w:bCs/>
                <w:lang w:val="en-US"/>
              </w:rPr>
              <w:t>Hosting Platform Manager</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3635FAFD" w:rsidR="00EB73EC" w:rsidRPr="00BE196F" w:rsidRDefault="00EB73EC" w:rsidP="00BE1E4C">
      <w:pPr>
        <w:spacing w:line="360" w:lineRule="auto"/>
      </w:pPr>
      <w:r w:rsidRPr="00BE196F">
        <w:br w:type="page"/>
      </w: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5766007"/>
      <w:bookmarkEnd w:id="19"/>
      <w:r w:rsidRPr="00BE196F">
        <w:rPr>
          <w:b/>
        </w:rPr>
        <w:lastRenderedPageBreak/>
        <w:t>UNDERSTANDING OF PROJECT BRIEF</w:t>
      </w:r>
      <w:bookmarkEnd w:id="20"/>
      <w:bookmarkEnd w:id="21"/>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AD71BF">
      <w:pPr>
        <w:pStyle w:val="ListParagraph"/>
        <w:numPr>
          <w:ilvl w:val="0"/>
          <w:numId w:val="11"/>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AD71BF">
      <w:pPr>
        <w:pStyle w:val="ListParagraph"/>
        <w:numPr>
          <w:ilvl w:val="0"/>
          <w:numId w:val="11"/>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AD71BF">
      <w:pPr>
        <w:pStyle w:val="ListParagraph"/>
        <w:numPr>
          <w:ilvl w:val="0"/>
          <w:numId w:val="11"/>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AD71BF">
      <w:pPr>
        <w:pStyle w:val="ListParagraph"/>
        <w:numPr>
          <w:ilvl w:val="0"/>
          <w:numId w:val="11"/>
        </w:numPr>
        <w:spacing w:line="360" w:lineRule="auto"/>
        <w:ind w:left="284" w:hanging="284"/>
      </w:pPr>
      <w:r w:rsidRPr="00BE196F">
        <w:t>Eliminate unnecessary time wasted while using the software</w:t>
      </w:r>
    </w:p>
    <w:p w14:paraId="2786F2E1" w14:textId="2266F7FC" w:rsidR="00301AC8" w:rsidRPr="00BE196F" w:rsidRDefault="00301AC8" w:rsidP="00AD71BF">
      <w:pPr>
        <w:pStyle w:val="ListParagraph"/>
        <w:numPr>
          <w:ilvl w:val="0"/>
          <w:numId w:val="11"/>
        </w:numPr>
        <w:spacing w:line="360" w:lineRule="auto"/>
        <w:ind w:left="284" w:hanging="284"/>
      </w:pPr>
      <w:r w:rsidRPr="00BE196F">
        <w:t>Increase the efficiency of staff members by delivering software that works.</w:t>
      </w:r>
    </w:p>
    <w:p w14:paraId="1C91DB75" w14:textId="1282E19F" w:rsidR="00301AC8" w:rsidRPr="00BE196F" w:rsidRDefault="00301AC8" w:rsidP="00AD71BF">
      <w:pPr>
        <w:pStyle w:val="ListParagraph"/>
        <w:numPr>
          <w:ilvl w:val="0"/>
          <w:numId w:val="11"/>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AD71BF">
      <w:pPr>
        <w:pStyle w:val="ListParagraph"/>
        <w:numPr>
          <w:ilvl w:val="0"/>
          <w:numId w:val="11"/>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AD71BF">
      <w:pPr>
        <w:pStyle w:val="ListParagraph"/>
        <w:numPr>
          <w:ilvl w:val="0"/>
          <w:numId w:val="11"/>
        </w:numPr>
        <w:spacing w:line="360" w:lineRule="auto"/>
        <w:ind w:left="284" w:hanging="284"/>
      </w:pPr>
      <w:r w:rsidRPr="00BE196F">
        <w:t>Ensure concurrent use of the software.</w:t>
      </w:r>
    </w:p>
    <w:p w14:paraId="22574881" w14:textId="79357576" w:rsidR="00554F45" w:rsidRPr="00BE196F" w:rsidRDefault="00554F45" w:rsidP="00AD71BF">
      <w:pPr>
        <w:pStyle w:val="ListParagraph"/>
        <w:numPr>
          <w:ilvl w:val="0"/>
          <w:numId w:val="11"/>
        </w:numPr>
        <w:spacing w:line="360" w:lineRule="auto"/>
        <w:ind w:left="284" w:hanging="284"/>
      </w:pPr>
      <w:r w:rsidRPr="00BE196F">
        <w:t>At the end of the project lifecycle, the developers at Nightcore Mech should be able to deliver a system that enables lecturers at the NWU to identify academic misconducts</w:t>
      </w:r>
      <w:r w:rsidR="00E93D6C" w:rsidRPr="00BE196F">
        <w:t>/contract-cheating</w:t>
      </w:r>
      <w:r w:rsidRPr="00BE196F">
        <w:t xml:space="preserve">. </w:t>
      </w:r>
    </w:p>
    <w:p w14:paraId="1E89AA4F" w14:textId="509C234C" w:rsidR="00554F45" w:rsidRPr="00BE196F" w:rsidRDefault="00554F45" w:rsidP="00AD71BF">
      <w:pPr>
        <w:pStyle w:val="ListParagraph"/>
        <w:numPr>
          <w:ilvl w:val="0"/>
          <w:numId w:val="11"/>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7DC16AA7" w:rsidR="003F0984" w:rsidRPr="00BE196F" w:rsidRDefault="00F22997" w:rsidP="00AD71BF">
      <w:pPr>
        <w:pStyle w:val="ListParagraph"/>
        <w:numPr>
          <w:ilvl w:val="0"/>
          <w:numId w:val="11"/>
        </w:numPr>
        <w:spacing w:line="360" w:lineRule="auto"/>
        <w:ind w:left="284" w:hanging="284"/>
      </w:pPr>
      <w:r w:rsidRPr="00BE196F">
        <w:t>Application should be web-based</w:t>
      </w:r>
    </w:p>
    <w:p w14:paraId="002586ED" w14:textId="5DD48DD2" w:rsidR="00E3491C" w:rsidRPr="00BE196F" w:rsidRDefault="00F37662" w:rsidP="00AD71BF">
      <w:pPr>
        <w:pStyle w:val="ListParagraph"/>
        <w:numPr>
          <w:ilvl w:val="0"/>
          <w:numId w:val="11"/>
        </w:numPr>
        <w:spacing w:line="360" w:lineRule="auto"/>
        <w:ind w:left="284" w:hanging="284"/>
      </w:pPr>
      <w:r w:rsidRPr="00BE196F">
        <w:t>Automation of feedback reports, with stylometric performance metrics visualised in order to detect contract-cheating and original authorship</w:t>
      </w:r>
    </w:p>
    <w:p w14:paraId="59E2CBD8" w14:textId="5053F5E0" w:rsidR="00490D84" w:rsidRPr="00BE196F" w:rsidRDefault="00717370" w:rsidP="00AD71BF">
      <w:pPr>
        <w:pStyle w:val="ListParagraph"/>
        <w:numPr>
          <w:ilvl w:val="0"/>
          <w:numId w:val="11"/>
        </w:numPr>
        <w:spacing w:line="360" w:lineRule="auto"/>
        <w:ind w:left="284" w:hanging="284"/>
      </w:pPr>
      <w:r w:rsidRPr="00BE196F">
        <w:t>Side-by-side comparison of source document and evidence texts</w:t>
      </w:r>
      <w:r w:rsidR="00F42E38" w:rsidRPr="00BE196F">
        <w:t>, without the need to manually identify text similarities</w:t>
      </w:r>
    </w:p>
    <w:p w14:paraId="23BA2E36" w14:textId="77777777" w:rsidR="00490D84" w:rsidRPr="00BE196F" w:rsidRDefault="00490D84" w:rsidP="00AD71BF">
      <w:pPr>
        <w:pStyle w:val="ListParagraph"/>
        <w:numPr>
          <w:ilvl w:val="0"/>
          <w:numId w:val="11"/>
        </w:numPr>
        <w:spacing w:line="360" w:lineRule="auto"/>
        <w:ind w:left="284" w:hanging="284"/>
      </w:pPr>
      <w:r w:rsidRPr="00BE196F">
        <w:t>Machine learning algorithms and stylometric analysis should be implemented to detect authorship and text similarities</w:t>
      </w:r>
    </w:p>
    <w:p w14:paraId="13798667" w14:textId="77777777" w:rsidR="00490D84" w:rsidRPr="00BE196F" w:rsidRDefault="00490D84" w:rsidP="00AD71BF">
      <w:pPr>
        <w:pStyle w:val="ListParagraph"/>
        <w:numPr>
          <w:ilvl w:val="0"/>
          <w:numId w:val="11"/>
        </w:numPr>
        <w:spacing w:line="360" w:lineRule="auto"/>
        <w:ind w:left="284" w:hanging="284"/>
      </w:pPr>
      <w:r w:rsidRPr="00BE196F">
        <w:t>Text similarities is a minimum requirement of the application</w:t>
      </w:r>
    </w:p>
    <w:p w14:paraId="6EE6FAAD" w14:textId="77777777" w:rsidR="00490D84" w:rsidRPr="00BE196F" w:rsidRDefault="00490D84" w:rsidP="00AD71BF">
      <w:pPr>
        <w:pStyle w:val="ListParagraph"/>
        <w:numPr>
          <w:ilvl w:val="0"/>
          <w:numId w:val="11"/>
        </w:numPr>
        <w:spacing w:line="360" w:lineRule="auto"/>
        <w:ind w:left="284" w:hanging="284"/>
      </w:pPr>
      <w:r w:rsidRPr="00BE196F">
        <w:t>Use document metadata to support stylometric analysis</w:t>
      </w:r>
    </w:p>
    <w:p w14:paraId="3E519D43" w14:textId="4522D311" w:rsidR="00717370" w:rsidRPr="00BE196F" w:rsidRDefault="00490D84" w:rsidP="00AD71BF">
      <w:pPr>
        <w:pStyle w:val="ListParagraph"/>
        <w:numPr>
          <w:ilvl w:val="0"/>
          <w:numId w:val="11"/>
        </w:numPr>
        <w:spacing w:line="360" w:lineRule="auto"/>
        <w:ind w:left="284" w:hanging="284"/>
      </w:pPr>
      <w:r w:rsidRPr="00BE196F">
        <w:t>A local corpus should be stored on a device to compare documents and identify contract-cheating and authorship</w:t>
      </w:r>
    </w:p>
    <w:p w14:paraId="6408079E" w14:textId="7F249B3C" w:rsidR="00F42E38" w:rsidRPr="00BE196F" w:rsidRDefault="00F42E38" w:rsidP="00AD71BF">
      <w:pPr>
        <w:pStyle w:val="ListParagraph"/>
        <w:numPr>
          <w:ilvl w:val="0"/>
          <w:numId w:val="11"/>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A35985">
      <w:pPr>
        <w:pStyle w:val="ListParagraph"/>
        <w:numPr>
          <w:ilvl w:val="0"/>
          <w:numId w:val="11"/>
        </w:numPr>
        <w:spacing w:after="160" w:line="360" w:lineRule="auto"/>
        <w:ind w:left="284" w:hanging="284"/>
      </w:pPr>
      <w:r w:rsidRPr="00BE196F">
        <w:t>Daily data updates should occur.</w:t>
      </w:r>
    </w:p>
    <w:p w14:paraId="3A643732" w14:textId="5849FD0E" w:rsidR="00A35985" w:rsidRPr="00BE196F" w:rsidRDefault="00A35985" w:rsidP="00A35985">
      <w:pPr>
        <w:pStyle w:val="ListParagraph"/>
        <w:numPr>
          <w:ilvl w:val="0"/>
          <w:numId w:val="11"/>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lastRenderedPageBreak/>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7777777" w:rsidR="00214242" w:rsidRPr="00BE196F" w:rsidRDefault="00214242">
      <w:r w:rsidRPr="00BE196F">
        <w:br w:type="page"/>
      </w:r>
    </w:p>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5766008"/>
      <w:bookmarkEnd w:id="22"/>
      <w:r w:rsidRPr="00BE196F">
        <w:rPr>
          <w:b/>
        </w:rPr>
        <w:lastRenderedPageBreak/>
        <w:t>AIMS AND OBJECTIVES</w:t>
      </w:r>
      <w:bookmarkEnd w:id="23"/>
      <w:bookmarkEnd w:id="24"/>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4434EA95">
                <wp:extent cx="3854450" cy="3171825"/>
                <wp:effectExtent l="0" t="0" r="0" b="9525"/>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3171825"/>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303.5pt;height:2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E0E5F7A" w14:textId="1946E2C4" w:rsidR="00214242" w:rsidRPr="00BE196F" w:rsidRDefault="00214242">
      <w:r w:rsidRPr="00BE196F">
        <w:br w:type="page"/>
      </w:r>
    </w:p>
    <w:p w14:paraId="4F7630E0" w14:textId="77777777" w:rsidR="00214242" w:rsidRPr="00BE196F" w:rsidRDefault="00214242" w:rsidP="00214242"/>
    <w:p w14:paraId="260F3720" w14:textId="62917745" w:rsidR="00F81738" w:rsidRPr="00BE196F" w:rsidRDefault="00111CBB" w:rsidP="00BE1E4C">
      <w:pPr>
        <w:pStyle w:val="Heading1"/>
        <w:numPr>
          <w:ilvl w:val="0"/>
          <w:numId w:val="1"/>
        </w:numPr>
        <w:spacing w:before="0" w:after="0" w:line="360" w:lineRule="auto"/>
        <w:ind w:left="0" w:firstLine="0"/>
        <w:rPr>
          <w:b/>
        </w:rPr>
      </w:pPr>
      <w:bookmarkStart w:id="25" w:name="_oixgfdlmslwv" w:colFirst="0" w:colLast="0"/>
      <w:bookmarkStart w:id="26" w:name="_Toc98083144"/>
      <w:bookmarkStart w:id="27" w:name="_Toc105766009"/>
      <w:bookmarkEnd w:id="25"/>
      <w:r w:rsidRPr="00BE196F">
        <w:rPr>
          <w:b/>
        </w:rPr>
        <w:t>DELIVERABLES</w:t>
      </w:r>
      <w:bookmarkEnd w:id="26"/>
      <w:bookmarkEnd w:id="27"/>
    </w:p>
    <w:p w14:paraId="15ED200C" w14:textId="77777777" w:rsidR="00214242" w:rsidRPr="00BE196F" w:rsidRDefault="00214242" w:rsidP="00214242">
      <w:pPr>
        <w:keepNext/>
        <w:spacing w:before="120" w:after="60" w:line="360" w:lineRule="auto"/>
        <w:jc w:val="both"/>
        <w:outlineLvl w:val="0"/>
        <w:rPr>
          <w:rFonts w:eastAsia="Times New Roman"/>
          <w:b/>
          <w:bCs/>
          <w:kern w:val="32"/>
          <w:sz w:val="28"/>
          <w:szCs w:val="32"/>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6FDF42DE" w:rsidR="00214242" w:rsidRPr="00BE196F" w:rsidRDefault="00214242">
      <w:r w:rsidRPr="00BE196F">
        <w:br w:type="page"/>
      </w:r>
    </w:p>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28" w:name="_dxx85sv5209d" w:colFirst="0" w:colLast="0"/>
      <w:bookmarkStart w:id="29" w:name="_Toc98083145"/>
      <w:bookmarkStart w:id="30" w:name="_Toc105766010"/>
      <w:bookmarkEnd w:id="28"/>
      <w:r w:rsidRPr="00BE196F">
        <w:rPr>
          <w:b/>
        </w:rPr>
        <w:lastRenderedPageBreak/>
        <w:t>METHODOLOG</w:t>
      </w:r>
      <w:bookmarkEnd w:id="29"/>
      <w:r w:rsidR="00AA0BAC" w:rsidRPr="00BE196F">
        <w:rPr>
          <w:b/>
        </w:rPr>
        <w:t>IES</w:t>
      </w:r>
      <w:bookmarkEnd w:id="30"/>
    </w:p>
    <w:p w14:paraId="2CC4BD1B" w14:textId="77777777" w:rsidR="00AA0BAC" w:rsidRPr="00BE196F" w:rsidRDefault="00AA0BAC" w:rsidP="00AD71BF">
      <w:pPr>
        <w:pStyle w:val="Heading2"/>
        <w:numPr>
          <w:ilvl w:val="0"/>
          <w:numId w:val="14"/>
        </w:numPr>
        <w:ind w:left="567" w:hanging="567"/>
        <w:rPr>
          <w:lang w:val="en-ZA"/>
        </w:rPr>
      </w:pPr>
      <w:bookmarkStart w:id="31" w:name="_Toc105766011"/>
      <w:r w:rsidRPr="00BE196F">
        <w:rPr>
          <w:lang w:val="en-ZA"/>
        </w:rPr>
        <w:t xml:space="preserve">Design </w:t>
      </w:r>
      <w:r w:rsidRPr="00BE196F">
        <w:t>Methodology</w:t>
      </w:r>
      <w:r w:rsidRPr="00BE196F">
        <w:rPr>
          <w:lang w:val="en-ZA"/>
        </w:rPr>
        <w:t xml:space="preserve"> to be utilised</w:t>
      </w:r>
      <w:bookmarkEnd w:id="31"/>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AD71BF">
      <w:pPr>
        <w:pStyle w:val="Heading2"/>
        <w:numPr>
          <w:ilvl w:val="0"/>
          <w:numId w:val="14"/>
        </w:numPr>
        <w:ind w:left="567" w:hanging="567"/>
        <w:rPr>
          <w:lang w:val="en-ZA"/>
        </w:rPr>
      </w:pPr>
      <w:bookmarkStart w:id="32" w:name="_Toc105766012"/>
      <w:r w:rsidRPr="00BE196F">
        <w:rPr>
          <w:lang w:val="en-ZA"/>
        </w:rPr>
        <w:t xml:space="preserve">A few </w:t>
      </w:r>
      <w:r w:rsidRPr="00BE196F">
        <w:t>reasons</w:t>
      </w:r>
      <w:r w:rsidRPr="00BE196F">
        <w:rPr>
          <w:lang w:val="en-ZA"/>
        </w:rPr>
        <w:t xml:space="preserve"> to use the Agile-Waterfall Hybrid model:</w:t>
      </w:r>
      <w:bookmarkEnd w:id="32"/>
    </w:p>
    <w:p w14:paraId="3E29C649"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AD71BF">
      <w:pPr>
        <w:pStyle w:val="Heading2"/>
        <w:numPr>
          <w:ilvl w:val="0"/>
          <w:numId w:val="14"/>
        </w:numPr>
        <w:spacing w:line="360" w:lineRule="auto"/>
        <w:ind w:left="567" w:hanging="567"/>
        <w:rPr>
          <w:lang w:val="en-ZA"/>
        </w:rPr>
      </w:pPr>
      <w:bookmarkStart w:id="33" w:name="_Toc105766013"/>
      <w:r w:rsidRPr="00BE196F">
        <w:rPr>
          <w:lang w:val="en-ZA"/>
        </w:rPr>
        <w:t>Pros of a hybrid methodology model:</w:t>
      </w:r>
      <w:bookmarkEnd w:id="33"/>
    </w:p>
    <w:p w14:paraId="384F0A69"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AD71BF">
      <w:pPr>
        <w:pStyle w:val="Heading2"/>
        <w:numPr>
          <w:ilvl w:val="0"/>
          <w:numId w:val="14"/>
        </w:numPr>
        <w:spacing w:line="360" w:lineRule="auto"/>
        <w:ind w:left="567" w:hanging="567"/>
        <w:rPr>
          <w:lang w:val="en-ZA"/>
        </w:rPr>
      </w:pPr>
      <w:bookmarkStart w:id="34" w:name="_Toc105766014"/>
      <w:r w:rsidRPr="00BE196F">
        <w:rPr>
          <w:lang w:val="en-ZA"/>
        </w:rPr>
        <w:t>Project Management Methodology to be utilised</w:t>
      </w:r>
      <w:bookmarkEnd w:id="34"/>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lastRenderedPageBreak/>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6B03F85E"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s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35" w:name="_s2gtxtmdsq4l" w:colFirst="0" w:colLast="0"/>
      <w:bookmarkStart w:id="36" w:name="_Toc98083146"/>
      <w:bookmarkStart w:id="37" w:name="_Toc105766015"/>
      <w:bookmarkEnd w:id="35"/>
      <w:r w:rsidRPr="00BE196F">
        <w:rPr>
          <w:b/>
        </w:rPr>
        <w:t>PROJECT PLAN</w:t>
      </w:r>
      <w:bookmarkEnd w:id="36"/>
      <w:bookmarkEnd w:id="37"/>
      <w:r w:rsidRPr="00BE196F">
        <w:rPr>
          <w:b/>
        </w:rPr>
        <w:t xml:space="preserve"> </w:t>
      </w:r>
    </w:p>
    <w:p w14:paraId="1FE8696C" w14:textId="5FA2ADB6" w:rsidR="00EE0788" w:rsidRPr="00BE196F" w:rsidRDefault="00EE0788" w:rsidP="00EE0788">
      <w:pPr>
        <w:ind w:left="-993" w:hanging="141"/>
      </w:pPr>
      <w:r w:rsidRPr="00BE196F">
        <w:rPr>
          <w:noProof/>
        </w:rPr>
        <w:drawing>
          <wp:inline distT="0" distB="0" distL="0" distR="0" wp14:anchorId="3851415E" wp14:editId="0E3C9B5C">
            <wp:extent cx="7063740" cy="5574030"/>
            <wp:effectExtent l="57150" t="57150" r="60960" b="6477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63816" cy="5574090"/>
                    </a:xfrm>
                    <a:prstGeom prst="rect">
                      <a:avLst/>
                    </a:prstGeom>
                    <a:ln w="47625">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08C8F4AC" w:rsidR="00AE0E2F" w:rsidRPr="00BE196F" w:rsidRDefault="00934072" w:rsidP="00934072">
      <w:pPr>
        <w:contextualSpacing/>
        <w:jc w:val="center"/>
        <w:rPr>
          <w:b/>
          <w:bCs/>
        </w:rPr>
      </w:pPr>
      <w:r w:rsidRPr="00BE196F">
        <w:rPr>
          <w:b/>
          <w:bCs/>
        </w:rPr>
        <w:t xml:space="preserve">Link to Project Plan Sheet: </w:t>
      </w:r>
      <w:hyperlink r:id="rId20" w:history="1">
        <w:r w:rsidRPr="00BE196F">
          <w:rPr>
            <w:rStyle w:val="Hyperlink"/>
            <w:b/>
            <w:bCs/>
            <w:color w:val="0000BF" w:themeColor="hyperlink" w:themeShade="BF"/>
          </w:rPr>
          <w:t>https://docs.google.com/spreadsheets/d/1jryL0UYBpu5DdEZwaHfqw7AKsL30IgJ6/edit?usp=sharing&amp;ouid=118385194576115902541&amp;rtpof=true&amp;sd=true</w:t>
        </w:r>
      </w:hyperlink>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38" w:name="_Toc98083147"/>
      <w:bookmarkStart w:id="39" w:name="_Toc105766016"/>
      <w:r w:rsidRPr="00BE196F">
        <w:rPr>
          <w:b/>
        </w:rPr>
        <w:lastRenderedPageBreak/>
        <w:t>BUDGET</w:t>
      </w:r>
      <w:bookmarkEnd w:id="38"/>
      <w:bookmarkEnd w:id="39"/>
    </w:p>
    <w:p w14:paraId="3177DC6F" w14:textId="6E73CEDF" w:rsidR="00486A1B" w:rsidRPr="00BE196F" w:rsidRDefault="00486A1B" w:rsidP="00BE1E4C">
      <w:pPr>
        <w:spacing w:line="360" w:lineRule="auto"/>
      </w:pPr>
      <w:bookmarkStart w:id="40" w:name="_ue2hkftkt9b4" w:colFirst="0" w:colLast="0"/>
      <w:bookmarkEnd w:id="40"/>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41" w:name="_y0ucroxjtd7i" w:colFirst="0" w:colLast="0"/>
      <w:bookmarkStart w:id="42" w:name="_Toc98083148"/>
      <w:bookmarkStart w:id="43" w:name="_Toc105766017"/>
      <w:bookmarkEnd w:id="41"/>
      <w:r w:rsidRPr="00BE196F">
        <w:rPr>
          <w:b/>
        </w:rPr>
        <w:t>INVOICING SCHEDULE</w:t>
      </w:r>
      <w:bookmarkEnd w:id="42"/>
      <w:bookmarkEnd w:id="43"/>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44"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44"/>
    </w:tbl>
    <w:p w14:paraId="5AB34AA0" w14:textId="31AD1107" w:rsidR="007B3A55" w:rsidRPr="00BE196F" w:rsidRDefault="007B3A55" w:rsidP="00BE1E4C">
      <w:pPr>
        <w:spacing w:line="360" w:lineRule="auto"/>
        <w:rPr>
          <w:b/>
        </w:rPr>
      </w:pPr>
    </w:p>
    <w:p w14:paraId="00BC4C01" w14:textId="4BE1F6F3" w:rsidR="009167F7" w:rsidRPr="00BE196F" w:rsidRDefault="002B7B30" w:rsidP="00F97985">
      <w:pPr>
        <w:pStyle w:val="Heading2"/>
        <w:numPr>
          <w:ilvl w:val="0"/>
          <w:numId w:val="0"/>
        </w:numPr>
        <w:spacing w:line="360" w:lineRule="auto"/>
        <w:ind w:left="576" w:hanging="576"/>
      </w:pPr>
      <w:bookmarkStart w:id="45" w:name="_Toc98083149"/>
      <w:bookmarkStart w:id="46" w:name="_Toc105766018"/>
      <w:r w:rsidRPr="00BE196F">
        <w:lastRenderedPageBreak/>
        <w:t xml:space="preserve">12.1. </w:t>
      </w:r>
      <w:r w:rsidR="006B0174" w:rsidRPr="00BE196F">
        <w:t>Terms and Conditions</w:t>
      </w:r>
      <w:bookmarkEnd w:id="45"/>
      <w:bookmarkEnd w:id="46"/>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05BE1C0D"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at </w:t>
      </w:r>
      <w:r w:rsidR="004E1A47" w:rsidRPr="00BE196F">
        <w:t>S</w:t>
      </w:r>
      <w:r w:rsidR="006E3FDF" w:rsidRPr="00BE196F">
        <w:t>ection 11</w:t>
      </w:r>
      <w:r w:rsidR="00036EBB" w:rsidRPr="00BE196F">
        <w:t>: Budget</w:t>
      </w:r>
      <w:r w:rsidR="004E1A47" w:rsidRPr="00BE196F">
        <w:t xml:space="preserve">, </w:t>
      </w:r>
      <w:r w:rsidR="00036EBB" w:rsidRPr="00BE196F">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6802BB8D" w:rsidR="00AA4087" w:rsidRPr="00BE196F" w:rsidRDefault="002B7B30" w:rsidP="00F97985">
      <w:pPr>
        <w:pStyle w:val="Heading2"/>
        <w:numPr>
          <w:ilvl w:val="0"/>
          <w:numId w:val="0"/>
        </w:numPr>
        <w:spacing w:line="360" w:lineRule="auto"/>
        <w:ind w:left="576" w:hanging="576"/>
      </w:pPr>
      <w:bookmarkStart w:id="47" w:name="_Toc98083150"/>
      <w:bookmarkStart w:id="48" w:name="_Toc105766019"/>
      <w:r w:rsidRPr="00BE196F">
        <w:t xml:space="preserve">12.2. </w:t>
      </w:r>
      <w:r w:rsidR="006B0174" w:rsidRPr="00BE196F">
        <w:t>Purpose and Context</w:t>
      </w:r>
      <w:bookmarkEnd w:id="47"/>
      <w:bookmarkEnd w:id="48"/>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672A977E" w:rsidR="0031666A" w:rsidRPr="00BE196F" w:rsidRDefault="002B7B30" w:rsidP="00F97985">
      <w:pPr>
        <w:pStyle w:val="Heading2"/>
        <w:numPr>
          <w:ilvl w:val="0"/>
          <w:numId w:val="0"/>
        </w:numPr>
        <w:spacing w:line="360" w:lineRule="auto"/>
        <w:ind w:left="576" w:hanging="576"/>
      </w:pPr>
      <w:bookmarkStart w:id="49" w:name="_Toc98083151"/>
      <w:bookmarkStart w:id="50" w:name="_Toc105766020"/>
      <w:r w:rsidRPr="00BE196F">
        <w:t xml:space="preserve">12.3. </w:t>
      </w:r>
      <w:r w:rsidR="006B0174" w:rsidRPr="00BE196F">
        <w:t>Validity of Submission</w:t>
      </w:r>
      <w:bookmarkEnd w:id="49"/>
      <w:bookmarkEnd w:id="50"/>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0A973DCD" w:rsidR="00A819D9" w:rsidRPr="00BE196F" w:rsidRDefault="005C4C5F" w:rsidP="00F97985">
      <w:pPr>
        <w:pStyle w:val="Heading2"/>
        <w:numPr>
          <w:ilvl w:val="0"/>
          <w:numId w:val="0"/>
        </w:numPr>
        <w:spacing w:line="360" w:lineRule="auto"/>
        <w:ind w:left="576" w:hanging="576"/>
      </w:pPr>
      <w:bookmarkStart w:id="51" w:name="_Toc98083152"/>
      <w:bookmarkStart w:id="52" w:name="_Toc105766021"/>
      <w:r w:rsidRPr="00BE196F">
        <w:t xml:space="preserve">12.4. </w:t>
      </w:r>
      <w:r w:rsidR="00F61803" w:rsidRPr="00BE196F">
        <w:t>Contractual Relationship</w:t>
      </w:r>
      <w:bookmarkEnd w:id="51"/>
      <w:bookmarkEnd w:id="52"/>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257EBFF7" w:rsidR="00734127" w:rsidRPr="00BE196F" w:rsidRDefault="003271F8" w:rsidP="00F97985">
      <w:pPr>
        <w:pStyle w:val="Heading2"/>
        <w:numPr>
          <w:ilvl w:val="0"/>
          <w:numId w:val="0"/>
        </w:numPr>
        <w:spacing w:line="360" w:lineRule="auto"/>
        <w:ind w:left="576" w:hanging="576"/>
      </w:pPr>
      <w:bookmarkStart w:id="53" w:name="_Toc98083153"/>
      <w:bookmarkStart w:id="54" w:name="_Toc105766022"/>
      <w:r w:rsidRPr="00BE196F">
        <w:t xml:space="preserve">12.5. </w:t>
      </w:r>
      <w:r w:rsidR="00F61803" w:rsidRPr="00BE196F">
        <w:t>Duration</w:t>
      </w:r>
      <w:bookmarkEnd w:id="53"/>
      <w:bookmarkEnd w:id="54"/>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65309A65" w:rsidR="00D44ADF" w:rsidRPr="00BE196F" w:rsidRDefault="003271F8" w:rsidP="00F97985">
      <w:pPr>
        <w:pStyle w:val="Heading2"/>
        <w:numPr>
          <w:ilvl w:val="0"/>
          <w:numId w:val="0"/>
        </w:numPr>
        <w:spacing w:line="360" w:lineRule="auto"/>
        <w:ind w:left="576" w:hanging="576"/>
      </w:pPr>
      <w:bookmarkStart w:id="55" w:name="_Toc98083154"/>
      <w:bookmarkStart w:id="56" w:name="_Toc105766023"/>
      <w:r w:rsidRPr="00BE196F">
        <w:lastRenderedPageBreak/>
        <w:t xml:space="preserve">12.6. </w:t>
      </w:r>
      <w:r w:rsidR="006B0174" w:rsidRPr="00BE196F">
        <w:t>Client’s Responsibility</w:t>
      </w:r>
      <w:bookmarkEnd w:id="55"/>
      <w:bookmarkEnd w:id="56"/>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3700A862" w:rsidR="00305285" w:rsidRPr="00BE196F" w:rsidRDefault="003271F8" w:rsidP="00F97985">
      <w:pPr>
        <w:pStyle w:val="Heading2"/>
        <w:numPr>
          <w:ilvl w:val="0"/>
          <w:numId w:val="0"/>
        </w:numPr>
        <w:spacing w:line="360" w:lineRule="auto"/>
        <w:ind w:left="576" w:hanging="576"/>
      </w:pPr>
      <w:bookmarkStart w:id="57" w:name="_Toc98083155"/>
      <w:bookmarkStart w:id="58" w:name="_Toc105766024"/>
      <w:r w:rsidRPr="00BE196F">
        <w:t xml:space="preserve">12.7. </w:t>
      </w:r>
      <w:r w:rsidR="006B0174" w:rsidRPr="00BE196F">
        <w:t>Invoicing and payment</w:t>
      </w:r>
      <w:bookmarkEnd w:id="57"/>
      <w:bookmarkEnd w:id="58"/>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52CC13C9" w:rsidR="00B37DF0" w:rsidRPr="00BE196F" w:rsidRDefault="003271F8" w:rsidP="00F97985">
      <w:pPr>
        <w:pStyle w:val="Heading2"/>
        <w:numPr>
          <w:ilvl w:val="0"/>
          <w:numId w:val="0"/>
        </w:numPr>
        <w:spacing w:line="360" w:lineRule="auto"/>
        <w:ind w:left="576" w:hanging="576"/>
      </w:pPr>
      <w:bookmarkStart w:id="59" w:name="_Toc98083156"/>
      <w:bookmarkStart w:id="60" w:name="_Toc105766025"/>
      <w:r w:rsidRPr="00BE196F">
        <w:t xml:space="preserve">12.8. </w:t>
      </w:r>
      <w:r w:rsidR="006B0174" w:rsidRPr="00BE196F">
        <w:t>Risk</w:t>
      </w:r>
      <w:bookmarkEnd w:id="59"/>
      <w:bookmarkEnd w:id="60"/>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1A889A52" w:rsidR="00F9272C" w:rsidRPr="00BE196F" w:rsidRDefault="003271F8" w:rsidP="00F97985">
      <w:pPr>
        <w:pStyle w:val="Heading2"/>
        <w:numPr>
          <w:ilvl w:val="0"/>
          <w:numId w:val="0"/>
        </w:numPr>
        <w:spacing w:line="360" w:lineRule="auto"/>
        <w:ind w:left="576" w:hanging="576"/>
      </w:pPr>
      <w:bookmarkStart w:id="61" w:name="_Toc98083157"/>
      <w:bookmarkStart w:id="62" w:name="_Toc105766026"/>
      <w:r w:rsidRPr="00BE196F">
        <w:t xml:space="preserve">12.9. </w:t>
      </w:r>
      <w:r w:rsidR="006B0174" w:rsidRPr="00BE196F">
        <w:t>Confidentiality and publication</w:t>
      </w:r>
      <w:bookmarkEnd w:id="61"/>
      <w:bookmarkEnd w:id="62"/>
    </w:p>
    <w:p w14:paraId="05486C6C" w14:textId="183A9591" w:rsidR="00F9272C" w:rsidRPr="00BE196F" w:rsidRDefault="00B23597" w:rsidP="00BE1E4C">
      <w:pPr>
        <w:spacing w:line="360" w:lineRule="auto"/>
      </w:pPr>
      <w:r w:rsidRPr="00BE196F">
        <w:t xml:space="preserve">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w:t>
      </w:r>
      <w:r w:rsidRPr="00BE196F">
        <w:lastRenderedPageBreak/>
        <w:t>years when the NWU publishes for scholarly purposes. The Parties are not permitted to postpone the submission and examination of theses and dissertations, as well as the conferral of degrees.</w:t>
      </w:r>
    </w:p>
    <w:p w14:paraId="4189CCC0" w14:textId="5CFF3862" w:rsidR="006B0174" w:rsidRPr="00BE196F" w:rsidRDefault="003271F8" w:rsidP="00F97985">
      <w:pPr>
        <w:pStyle w:val="Heading2"/>
        <w:numPr>
          <w:ilvl w:val="0"/>
          <w:numId w:val="0"/>
        </w:numPr>
        <w:spacing w:line="360" w:lineRule="auto"/>
        <w:ind w:left="576" w:hanging="576"/>
      </w:pPr>
      <w:bookmarkStart w:id="63" w:name="_Toc98083158"/>
      <w:bookmarkStart w:id="64" w:name="_Toc105766027"/>
      <w:r w:rsidRPr="00BE196F">
        <w:t xml:space="preserve">12.10. </w:t>
      </w:r>
      <w:r w:rsidR="006B0174" w:rsidRPr="00BE196F">
        <w:t>Liability</w:t>
      </w:r>
      <w:bookmarkEnd w:id="63"/>
      <w:bookmarkEnd w:id="64"/>
    </w:p>
    <w:p w14:paraId="68211ED7" w14:textId="207E3E79" w:rsidR="000E3CBD" w:rsidRPr="00BE196F" w:rsidRDefault="000E3CBD" w:rsidP="00AD71BF">
      <w:pPr>
        <w:pStyle w:val="ListParagraph"/>
        <w:numPr>
          <w:ilvl w:val="1"/>
          <w:numId w:val="3"/>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AD71BF">
      <w:pPr>
        <w:pStyle w:val="ListParagraph"/>
        <w:numPr>
          <w:ilvl w:val="1"/>
          <w:numId w:val="3"/>
        </w:numPr>
        <w:spacing w:line="360" w:lineRule="auto"/>
        <w:ind w:left="426" w:hanging="426"/>
      </w:pPr>
      <w:r w:rsidRPr="00BE196F">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2A2BD583" w:rsidR="00C52C43" w:rsidRPr="00BE196F" w:rsidRDefault="003271F8" w:rsidP="00F97985">
      <w:pPr>
        <w:pStyle w:val="Heading2"/>
        <w:numPr>
          <w:ilvl w:val="0"/>
          <w:numId w:val="0"/>
        </w:numPr>
        <w:spacing w:line="360" w:lineRule="auto"/>
        <w:ind w:left="576" w:hanging="576"/>
      </w:pPr>
      <w:bookmarkStart w:id="65" w:name="_Toc98083159"/>
      <w:bookmarkStart w:id="66" w:name="_Toc105766028"/>
      <w:r w:rsidRPr="00BE196F">
        <w:t xml:space="preserve">12.11. </w:t>
      </w:r>
      <w:r w:rsidR="006B0174" w:rsidRPr="00BE196F">
        <w:t>Intellectual property</w:t>
      </w:r>
      <w:bookmarkEnd w:id="65"/>
      <w:bookmarkEnd w:id="66"/>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0F878A91" w:rsidR="00B757DB" w:rsidRPr="00BE196F" w:rsidRDefault="003271F8" w:rsidP="007D19CD">
      <w:pPr>
        <w:pStyle w:val="Heading2"/>
        <w:numPr>
          <w:ilvl w:val="0"/>
          <w:numId w:val="0"/>
        </w:numPr>
        <w:spacing w:line="360" w:lineRule="auto"/>
        <w:ind w:left="576" w:hanging="576"/>
      </w:pPr>
      <w:bookmarkStart w:id="67" w:name="_Toc98083160"/>
      <w:bookmarkStart w:id="68" w:name="_Toc105766029"/>
      <w:r w:rsidRPr="00BE196F">
        <w:t xml:space="preserve">12.12. </w:t>
      </w:r>
      <w:r w:rsidR="006B0174" w:rsidRPr="00BE196F">
        <w:t>Breach</w:t>
      </w:r>
      <w:bookmarkEnd w:id="67"/>
      <w:bookmarkEnd w:id="68"/>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5CB4B71C" w:rsidR="00AE47CC" w:rsidRPr="00BE196F" w:rsidRDefault="003271F8" w:rsidP="007D19CD">
      <w:pPr>
        <w:pStyle w:val="Heading2"/>
        <w:numPr>
          <w:ilvl w:val="0"/>
          <w:numId w:val="0"/>
        </w:numPr>
        <w:spacing w:line="360" w:lineRule="auto"/>
        <w:ind w:left="576" w:hanging="576"/>
      </w:pPr>
      <w:bookmarkStart w:id="69" w:name="_Toc98083161"/>
      <w:bookmarkStart w:id="70" w:name="_Toc105766030"/>
      <w:r w:rsidRPr="00BE196F">
        <w:t xml:space="preserve">12.13. </w:t>
      </w:r>
      <w:r w:rsidR="009167F7" w:rsidRPr="00BE196F">
        <w:t>Termination</w:t>
      </w:r>
      <w:bookmarkEnd w:id="69"/>
      <w:bookmarkEnd w:id="70"/>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3CBDE987" w:rsidR="00505647" w:rsidRPr="00BE196F" w:rsidRDefault="005E4141" w:rsidP="007D19CD">
      <w:pPr>
        <w:pStyle w:val="Heading2"/>
        <w:numPr>
          <w:ilvl w:val="0"/>
          <w:numId w:val="0"/>
        </w:numPr>
        <w:spacing w:line="360" w:lineRule="auto"/>
        <w:ind w:left="576" w:hanging="576"/>
      </w:pPr>
      <w:bookmarkStart w:id="71" w:name="_Toc98083162"/>
      <w:bookmarkStart w:id="72" w:name="_Toc105766031"/>
      <w:r w:rsidRPr="00BE196F">
        <w:t xml:space="preserve">12.13. </w:t>
      </w:r>
      <w:r w:rsidR="009167F7" w:rsidRPr="00BE196F">
        <w:t>Waiver</w:t>
      </w:r>
      <w:bookmarkEnd w:id="71"/>
      <w:bookmarkEnd w:id="72"/>
    </w:p>
    <w:p w14:paraId="335177E2" w14:textId="0498764C" w:rsidR="00505647" w:rsidRPr="00BE196F"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22CE9D1B" w14:textId="77777777" w:rsidR="00505647" w:rsidRPr="00BE196F" w:rsidRDefault="00505647" w:rsidP="00BE1E4C">
      <w:pPr>
        <w:spacing w:line="360" w:lineRule="auto"/>
        <w:rPr>
          <w:b/>
          <w:bCs/>
          <w:sz w:val="24"/>
          <w:szCs w:val="24"/>
        </w:rPr>
      </w:pPr>
    </w:p>
    <w:p w14:paraId="4088705D" w14:textId="680FAF1D" w:rsidR="000536FC" w:rsidRPr="00BE196F" w:rsidRDefault="00B1068C" w:rsidP="007D19CD">
      <w:pPr>
        <w:pStyle w:val="Heading2"/>
        <w:numPr>
          <w:ilvl w:val="0"/>
          <w:numId w:val="0"/>
        </w:numPr>
        <w:spacing w:line="360" w:lineRule="auto"/>
        <w:ind w:left="576" w:hanging="576"/>
      </w:pPr>
      <w:bookmarkStart w:id="73" w:name="_Toc98083163"/>
      <w:bookmarkStart w:id="74" w:name="_Toc105766032"/>
      <w:r w:rsidRPr="00BE196F">
        <w:lastRenderedPageBreak/>
        <w:t xml:space="preserve">12.14. </w:t>
      </w:r>
      <w:r w:rsidR="009167F7" w:rsidRPr="00BE196F">
        <w:t>Total Agreement and Amendments</w:t>
      </w:r>
      <w:bookmarkEnd w:id="73"/>
      <w:bookmarkEnd w:id="74"/>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255C7C0C" w:rsidR="00B3634E" w:rsidRPr="00BE196F" w:rsidRDefault="00A60CFE" w:rsidP="007D19CD">
      <w:pPr>
        <w:pStyle w:val="Heading2"/>
        <w:numPr>
          <w:ilvl w:val="0"/>
          <w:numId w:val="0"/>
        </w:numPr>
        <w:spacing w:line="360" w:lineRule="auto"/>
        <w:ind w:left="576" w:hanging="576"/>
      </w:pPr>
      <w:bookmarkStart w:id="75" w:name="_Toc98083164"/>
      <w:bookmarkStart w:id="76" w:name="_Toc105766033"/>
      <w:r w:rsidRPr="00BE196F">
        <w:t xml:space="preserve">12.15. </w:t>
      </w:r>
      <w:r w:rsidR="009167F7" w:rsidRPr="00BE196F">
        <w:t>Governing Law</w:t>
      </w:r>
      <w:bookmarkEnd w:id="75"/>
      <w:bookmarkEnd w:id="76"/>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1B643444" w:rsidR="00035881" w:rsidRPr="00BE196F" w:rsidRDefault="0071018B" w:rsidP="007D19CD">
      <w:pPr>
        <w:pStyle w:val="Heading2"/>
        <w:numPr>
          <w:ilvl w:val="0"/>
          <w:numId w:val="0"/>
        </w:numPr>
        <w:spacing w:line="360" w:lineRule="auto"/>
        <w:ind w:left="576" w:hanging="576"/>
      </w:pPr>
      <w:bookmarkStart w:id="77" w:name="_Toc98083165"/>
      <w:bookmarkStart w:id="78" w:name="_Toc105766034"/>
      <w:r w:rsidRPr="00BE196F">
        <w:t xml:space="preserve">12.16. </w:t>
      </w:r>
      <w:r w:rsidR="009167F7" w:rsidRPr="00BE196F">
        <w:t>Domicilia Citande et Exencutandi and Notice</w:t>
      </w:r>
      <w:bookmarkEnd w:id="77"/>
      <w:bookmarkEnd w:id="78"/>
    </w:p>
    <w:p w14:paraId="0A1C7D44" w14:textId="7379A79E"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 xml:space="preserve">arties choose the addresses mentioned therein or such other address as may be communicated in writing by one </w:t>
      </w:r>
      <w:r w:rsidR="00BE1E4C" w:rsidRPr="00BE196F">
        <w:t>p</w:t>
      </w:r>
      <w:r w:rsidRPr="00BE196F">
        <w:t xml:space="preserve">arty to the other as their domicilia citandi et executandi. Any notice required by the agreement must be delivered to the applicable </w:t>
      </w:r>
      <w:r w:rsidR="00BE1E4C" w:rsidRPr="00BE196F">
        <w:t>p</w:t>
      </w:r>
      <w:r w:rsidRPr="00BE196F">
        <w:t>arty at its domicilium in writing.</w:t>
      </w:r>
    </w:p>
    <w:p w14:paraId="33CFFDAB" w14:textId="20C6A353" w:rsidR="009167F7" w:rsidRPr="00BE196F" w:rsidRDefault="00654AE8" w:rsidP="007D19CD">
      <w:pPr>
        <w:pStyle w:val="Heading2"/>
        <w:numPr>
          <w:ilvl w:val="0"/>
          <w:numId w:val="0"/>
        </w:numPr>
        <w:spacing w:line="360" w:lineRule="auto"/>
        <w:ind w:left="576" w:hanging="576"/>
      </w:pPr>
      <w:bookmarkStart w:id="79" w:name="_Toc98083166"/>
      <w:bookmarkStart w:id="80" w:name="_Toc105766035"/>
      <w:r w:rsidRPr="00BE196F">
        <w:t xml:space="preserve">12.17. </w:t>
      </w:r>
      <w:r w:rsidR="009167F7" w:rsidRPr="00BE196F">
        <w:t>Precedence</w:t>
      </w:r>
      <w:bookmarkEnd w:id="79"/>
      <w:bookmarkEnd w:id="80"/>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81" w:name="_gowplvbntmvh" w:colFirst="0" w:colLast="0"/>
      <w:bookmarkStart w:id="82" w:name="_Toc98083167"/>
      <w:bookmarkStart w:id="83" w:name="_Toc105766036"/>
      <w:bookmarkEnd w:id="81"/>
      <w:r w:rsidRPr="00BE196F">
        <w:rPr>
          <w:b/>
        </w:rPr>
        <w:t>RELEVANT EXPERIENCE</w:t>
      </w:r>
      <w:bookmarkEnd w:id="82"/>
      <w:bookmarkEnd w:id="83"/>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8049BA">
        <w:tc>
          <w:tcPr>
            <w:tcW w:w="2122" w:type="dxa"/>
          </w:tcPr>
          <w:p w14:paraId="0F5F0F36" w14:textId="50B72537" w:rsidR="007817B6" w:rsidRPr="00BE196F" w:rsidRDefault="007817B6" w:rsidP="00BE1E4C">
            <w:pPr>
              <w:spacing w:line="360" w:lineRule="auto"/>
              <w:jc w:val="center"/>
              <w:rPr>
                <w:b/>
              </w:rPr>
            </w:pPr>
            <w:r w:rsidRPr="00BE196F">
              <w:rPr>
                <w:b/>
              </w:rPr>
              <w:t>Client Name</w:t>
            </w:r>
          </w:p>
        </w:tc>
        <w:tc>
          <w:tcPr>
            <w:tcW w:w="2693" w:type="dxa"/>
          </w:tcPr>
          <w:p w14:paraId="4CD739F9" w14:textId="7FF595B1" w:rsidR="007817B6" w:rsidRPr="00BE196F" w:rsidRDefault="007817B6" w:rsidP="00BE1E4C">
            <w:pPr>
              <w:spacing w:line="360" w:lineRule="auto"/>
              <w:jc w:val="center"/>
              <w:rPr>
                <w:b/>
              </w:rPr>
            </w:pPr>
            <w:r w:rsidRPr="00BE196F">
              <w:rPr>
                <w:b/>
              </w:rPr>
              <w:t>Brief Description</w:t>
            </w:r>
          </w:p>
        </w:tc>
        <w:tc>
          <w:tcPr>
            <w:tcW w:w="1949" w:type="dxa"/>
          </w:tcPr>
          <w:p w14:paraId="77D7D780" w14:textId="7863975C" w:rsidR="007817B6" w:rsidRPr="00BE196F" w:rsidRDefault="007817B6" w:rsidP="00BE1E4C">
            <w:pPr>
              <w:spacing w:line="360" w:lineRule="auto"/>
              <w:jc w:val="center"/>
              <w:rPr>
                <w:b/>
              </w:rPr>
            </w:pPr>
            <w:r w:rsidRPr="00BE196F">
              <w:rPr>
                <w:b/>
              </w:rPr>
              <w:t>Timeframe</w:t>
            </w:r>
          </w:p>
        </w:tc>
        <w:tc>
          <w:tcPr>
            <w:tcW w:w="2255" w:type="dxa"/>
          </w:tcPr>
          <w:p w14:paraId="2E7345BC" w14:textId="70AB9BED" w:rsidR="007817B6" w:rsidRPr="00BE196F" w:rsidRDefault="001A7741" w:rsidP="00BE1E4C">
            <w:pPr>
              <w:spacing w:line="360" w:lineRule="auto"/>
              <w:jc w:val="center"/>
              <w:rPr>
                <w:b/>
              </w:rPr>
            </w:pPr>
            <w:r w:rsidRPr="00BE196F">
              <w:rPr>
                <w:b/>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lastRenderedPageBreak/>
              <w:t>Hanno Visagie</w:t>
            </w:r>
          </w:p>
          <w:p w14:paraId="3220A979" w14:textId="77777777" w:rsidR="00196076" w:rsidRPr="00BE196F" w:rsidRDefault="00196076" w:rsidP="00BE1E4C">
            <w:pPr>
              <w:spacing w:line="360" w:lineRule="auto"/>
            </w:pPr>
            <w:r w:rsidRPr="00BE196F">
              <w:lastRenderedPageBreak/>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84" w:name="_iqkxo458xq92" w:colFirst="0" w:colLast="0"/>
      <w:bookmarkStart w:id="85" w:name="_Toc98083168"/>
      <w:bookmarkStart w:id="86" w:name="_Toc105766037"/>
      <w:bookmarkEnd w:id="84"/>
      <w:r w:rsidRPr="00BE196F">
        <w:rPr>
          <w:b/>
        </w:rPr>
        <w:t>CONTACT DETAILS OF BIDDER</w:t>
      </w:r>
      <w:bookmarkEnd w:id="85"/>
      <w:bookmarkEnd w:id="86"/>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lastRenderedPageBreak/>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AD71BF">
      <w:pPr>
        <w:pStyle w:val="Heading1"/>
        <w:numPr>
          <w:ilvl w:val="0"/>
          <w:numId w:val="40"/>
        </w:numPr>
        <w:spacing w:before="0" w:after="0" w:line="360" w:lineRule="auto"/>
        <w:rPr>
          <w:b/>
        </w:rPr>
      </w:pPr>
      <w:bookmarkStart w:id="87" w:name="_1e2i5z884r0m" w:colFirst="0" w:colLast="0"/>
      <w:bookmarkStart w:id="88" w:name="_Toc98083169"/>
      <w:bookmarkStart w:id="89" w:name="_Toc105766038"/>
      <w:bookmarkEnd w:id="87"/>
      <w:r w:rsidRPr="00BE196F">
        <w:rPr>
          <w:b/>
        </w:rPr>
        <w:t>ANNEXURE A - CURRICULUM VITAE OF PROJECT MANAGEMENT TEAM</w:t>
      </w:r>
      <w:bookmarkEnd w:id="88"/>
      <w:bookmarkEnd w:id="89"/>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00241A"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00241A"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00241A"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00241A"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00241A"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00241A"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90" w:name="_y0tvyz8ii78g" w:colFirst="0" w:colLast="0"/>
      <w:bookmarkStart w:id="91" w:name="_Toc98083170"/>
      <w:bookmarkStart w:id="92" w:name="_Toc105766039"/>
      <w:bookmarkEnd w:id="90"/>
      <w:r w:rsidRPr="00BE196F">
        <w:rPr>
          <w:b/>
          <w:bCs/>
        </w:rPr>
        <w:lastRenderedPageBreak/>
        <w:t xml:space="preserve">ANNEXURE B </w:t>
      </w:r>
      <w:r w:rsidR="009F57AE" w:rsidRPr="00BE196F">
        <w:rPr>
          <w:b/>
          <w:bCs/>
        </w:rPr>
        <w:t>–</w:t>
      </w:r>
      <w:r w:rsidRPr="00BE196F">
        <w:rPr>
          <w:b/>
          <w:bCs/>
        </w:rPr>
        <w:t xml:space="preserve"> </w:t>
      </w:r>
      <w:bookmarkEnd w:id="91"/>
      <w:r w:rsidR="009F57AE" w:rsidRPr="00BE196F">
        <w:rPr>
          <w:b/>
          <w:bCs/>
        </w:rPr>
        <w:t>PROJECT MANAGEMENT</w:t>
      </w:r>
      <w:bookmarkEnd w:id="92"/>
    </w:p>
    <w:p w14:paraId="640061B3" w14:textId="785C1D6C" w:rsidR="00D05731" w:rsidRPr="00BE196F" w:rsidRDefault="00D05731" w:rsidP="00AD71BF">
      <w:pPr>
        <w:pStyle w:val="Heading1"/>
        <w:numPr>
          <w:ilvl w:val="0"/>
          <w:numId w:val="15"/>
        </w:numPr>
        <w:ind w:left="426" w:hanging="426"/>
        <w:rPr>
          <w:b/>
          <w:bCs/>
        </w:rPr>
      </w:pPr>
      <w:bookmarkStart w:id="93" w:name="_Toc105766040"/>
      <w:r w:rsidRPr="00BE196F">
        <w:rPr>
          <w:b/>
          <w:bCs/>
        </w:rPr>
        <w:t>Work Breakdown Structure</w:t>
      </w:r>
      <w:bookmarkEnd w:id="93"/>
    </w:p>
    <w:p w14:paraId="00E1AB54" w14:textId="222405B5" w:rsidR="00DF3239" w:rsidRDefault="00DF3239" w:rsidP="00AD71BF">
      <w:pPr>
        <w:pStyle w:val="Heading2"/>
        <w:numPr>
          <w:ilvl w:val="1"/>
          <w:numId w:val="16"/>
        </w:numPr>
        <w:ind w:left="567" w:hanging="567"/>
      </w:pPr>
      <w:bookmarkStart w:id="94" w:name="_Toc105766041"/>
      <w:r w:rsidRPr="00BE196F">
        <w:t>Phases</w:t>
      </w:r>
      <w:bookmarkEnd w:id="94"/>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2"/>
        <w:gridCol w:w="4320"/>
        <w:gridCol w:w="2376"/>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Default="00681FCB">
            <w:pPr>
              <w:pStyle w:val="BodyText"/>
              <w:spacing w:before="120" w:after="120"/>
              <w:rPr>
                <w:b/>
                <w:color w:val="FFFFFF"/>
              </w:rPr>
            </w:pPr>
            <w:r>
              <w:rPr>
                <w:b/>
                <w:color w:val="FFFFFF"/>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Default="00681FCB">
            <w:pPr>
              <w:pStyle w:val="BodyText"/>
              <w:spacing w:before="120" w:after="120"/>
              <w:rPr>
                <w:b/>
                <w:color w:val="FFFFFF"/>
              </w:rPr>
            </w:pPr>
            <w:r>
              <w:rPr>
                <w:b/>
                <w:color w:val="FFFFFF"/>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Default="00681FCB">
            <w:pPr>
              <w:pStyle w:val="BodyText"/>
              <w:spacing w:before="120" w:after="120"/>
              <w:rPr>
                <w:b/>
                <w:color w:val="FFFFFF"/>
              </w:rPr>
            </w:pPr>
            <w:r>
              <w:rPr>
                <w:b/>
                <w:color w:val="FFFFFF"/>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Default="00681FCB">
            <w:pPr>
              <w:pStyle w:val="BodyText"/>
              <w:spacing w:beforeLines="40" w:before="96" w:afterLines="40" w:after="96"/>
              <w:rPr>
                <w:sz w:val="20"/>
                <w:lang w:val="en-US"/>
              </w:rPr>
            </w:pPr>
            <w:r>
              <w:rPr>
                <w:sz w:val="20"/>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77777777" w:rsidR="00681FCB" w:rsidRDefault="00681FCB">
            <w:pPr>
              <w:pStyle w:val="BodyText"/>
              <w:spacing w:beforeLines="40" w:before="96" w:afterLines="40" w:after="96"/>
              <w:rPr>
                <w:sz w:val="20"/>
                <w:lang w:val="en-US"/>
              </w:rPr>
            </w:pPr>
            <w:r>
              <w:rPr>
                <w:sz w:val="20"/>
                <w:lang w:val="en-US"/>
              </w:rPr>
              <w:t>This is the first phase within project management and will consists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Default="00681FCB">
            <w:pPr>
              <w:pStyle w:val="BodyText"/>
              <w:spacing w:beforeLines="40" w:before="96" w:afterLines="40" w:after="96"/>
              <w:rPr>
                <w:sz w:val="20"/>
                <w:lang w:val="en-US"/>
              </w:rPr>
            </w:pPr>
            <w:r>
              <w:rPr>
                <w:sz w:val="20"/>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Default="00681FCB">
            <w:pPr>
              <w:pStyle w:val="BodyText"/>
              <w:spacing w:beforeLines="40" w:before="96" w:afterLines="40" w:after="96"/>
              <w:rPr>
                <w:sz w:val="20"/>
                <w:lang w:val="en-US"/>
              </w:rPr>
            </w:pPr>
            <w:r>
              <w:rPr>
                <w:sz w:val="20"/>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77777777" w:rsidR="00681FCB" w:rsidRDefault="00681FCB">
            <w:pPr>
              <w:pStyle w:val="BodyText"/>
              <w:spacing w:beforeLines="40" w:before="96" w:afterLines="40" w:after="96"/>
              <w:rPr>
                <w:sz w:val="20"/>
                <w:lang w:val="en-US"/>
              </w:rPr>
            </w:pPr>
            <w:r>
              <w:rPr>
                <w:sz w:val="20"/>
                <w:lang w:val="en-US"/>
              </w:rPr>
              <w:t>The second phase is the planning phase. This phase consists of defining the scope, creating the project plan, set a budget baseline and defin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Default="00681FCB">
            <w:pPr>
              <w:pStyle w:val="BodyText"/>
              <w:spacing w:beforeLines="40" w:before="96" w:afterLines="40" w:after="96"/>
              <w:rPr>
                <w:sz w:val="20"/>
                <w:lang w:val="en-US"/>
              </w:rPr>
            </w:pPr>
            <w:r>
              <w:rPr>
                <w:sz w:val="20"/>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Default="00681FCB">
            <w:pPr>
              <w:pStyle w:val="BodyText"/>
              <w:spacing w:beforeLines="40" w:before="96" w:afterLines="40" w:after="96"/>
              <w:rPr>
                <w:sz w:val="20"/>
                <w:lang w:val="en-US"/>
              </w:rPr>
            </w:pPr>
            <w:r>
              <w:rPr>
                <w:sz w:val="20"/>
                <w:lang w:val="en-US"/>
              </w:rPr>
              <w:t>Execut</w:t>
            </w:r>
            <w:r w:rsidR="001923E8">
              <w:rPr>
                <w:sz w:val="20"/>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77777777" w:rsidR="00681FCB" w:rsidRDefault="00681FCB">
            <w:pPr>
              <w:pStyle w:val="BodyText"/>
              <w:spacing w:beforeLines="40" w:before="96" w:afterLines="40" w:after="96"/>
              <w:rPr>
                <w:sz w:val="20"/>
                <w:lang w:val="en-US"/>
              </w:rPr>
            </w:pPr>
            <w:r>
              <w:rPr>
                <w:sz w:val="20"/>
                <w:lang w:val="en-US"/>
              </w:rPr>
              <w:t>This phase consists of allocating project resources, managing project resources, the building process of the product and resolve issues that occur, maintain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Default="00681FCB">
            <w:pPr>
              <w:pStyle w:val="BodyText"/>
              <w:spacing w:beforeLines="40" w:before="96" w:afterLines="40" w:after="96"/>
              <w:rPr>
                <w:sz w:val="20"/>
                <w:lang w:val="en-US"/>
              </w:rPr>
            </w:pPr>
            <w:r>
              <w:rPr>
                <w:sz w:val="20"/>
                <w:lang w:val="en-US"/>
              </w:rPr>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Default="00681FCB">
            <w:pPr>
              <w:pStyle w:val="BodyText"/>
              <w:spacing w:beforeLines="40" w:before="96" w:afterLines="40" w:after="96"/>
              <w:rPr>
                <w:sz w:val="20"/>
                <w:lang w:val="en-US"/>
              </w:rPr>
            </w:pPr>
            <w:r>
              <w:rPr>
                <w:sz w:val="20"/>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77777777" w:rsidR="00681FCB" w:rsidRDefault="00681FCB">
            <w:pPr>
              <w:pStyle w:val="BodyText"/>
              <w:spacing w:beforeLines="40" w:before="96" w:afterLines="40" w:after="96"/>
              <w:rPr>
                <w:sz w:val="20"/>
                <w:lang w:val="en-US"/>
              </w:rPr>
            </w:pPr>
            <w:r>
              <w:rPr>
                <w:sz w:val="20"/>
                <w:lang w:val="en-US"/>
              </w:rPr>
              <w:t xml:space="preserve"> This phase tracks the effort and cost, monitor project progress, ensure the process is on schedule and accordance to the plan. This phase ensures the deliverables are met. This phase run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Default="00681FCB">
            <w:pPr>
              <w:pStyle w:val="BodyText"/>
              <w:spacing w:beforeLines="40" w:before="96" w:afterLines="40" w:after="96"/>
              <w:rPr>
                <w:sz w:val="20"/>
                <w:lang w:val="en-US"/>
              </w:rPr>
            </w:pPr>
            <w:r>
              <w:rPr>
                <w:sz w:val="20"/>
                <w:lang w:val="en-US"/>
              </w:rPr>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Default="001923E8">
            <w:pPr>
              <w:pStyle w:val="BodyText"/>
              <w:spacing w:beforeLines="40" w:before="96" w:afterLines="40" w:after="96"/>
              <w:rPr>
                <w:sz w:val="20"/>
                <w:lang w:val="en-US"/>
              </w:rPr>
            </w:pPr>
            <w:r>
              <w:rPr>
                <w:sz w:val="20"/>
                <w:lang w:val="en-US"/>
              </w:rPr>
              <w:t xml:space="preserve">Project </w:t>
            </w:r>
            <w:r w:rsidR="00681FCB">
              <w:rPr>
                <w:sz w:val="20"/>
                <w:lang w:val="en-US"/>
              </w:rPr>
              <w:t>Clos</w:t>
            </w:r>
            <w:r>
              <w:rPr>
                <w:sz w:val="20"/>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77777777" w:rsidR="00681FCB" w:rsidRDefault="00681FCB">
            <w:pPr>
              <w:pStyle w:val="BodyText"/>
              <w:spacing w:beforeLines="40" w:before="96" w:afterLines="40" w:after="96"/>
              <w:rPr>
                <w:sz w:val="20"/>
                <w:lang w:val="en-US"/>
              </w:rPr>
            </w:pPr>
            <w:r>
              <w:rPr>
                <w:sz w:val="20"/>
                <w:lang w:val="en-US"/>
              </w:rPr>
              <w:t>The fifth and final phase deliver the deliverables, review the project deliverables, get approval on the results, and document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Default="00681FCB">
            <w:pPr>
              <w:pStyle w:val="BodyText"/>
              <w:spacing w:beforeLines="40" w:before="96" w:afterLines="40" w:after="96"/>
              <w:rPr>
                <w:sz w:val="20"/>
                <w:lang w:val="en-US"/>
              </w:rPr>
            </w:pPr>
            <w:r>
              <w:rPr>
                <w:sz w:val="20"/>
                <w:lang w:val="en-US"/>
              </w:rPr>
              <w:t>Phase 5</w:t>
            </w:r>
          </w:p>
        </w:tc>
      </w:tr>
    </w:tbl>
    <w:p w14:paraId="5AFBABA5" w14:textId="77777777" w:rsidR="00681FCB" w:rsidRPr="00681FCB" w:rsidRDefault="00681FCB" w:rsidP="00681FCB"/>
    <w:p w14:paraId="6D3C3AA3" w14:textId="6C845792" w:rsidR="00DF3239" w:rsidRPr="00BE196F" w:rsidRDefault="00DF3239" w:rsidP="00AD71BF">
      <w:pPr>
        <w:pStyle w:val="Heading2"/>
        <w:numPr>
          <w:ilvl w:val="1"/>
          <w:numId w:val="16"/>
        </w:numPr>
        <w:ind w:left="567" w:hanging="567"/>
      </w:pPr>
      <w:bookmarkStart w:id="95" w:name="_Toc105766042"/>
      <w:r w:rsidRPr="00BE196F">
        <w:t>Activities</w:t>
      </w:r>
      <w:bookmarkEnd w:id="95"/>
    </w:p>
    <w:p w14:paraId="2C206A8F" w14:textId="415762B1" w:rsidR="00E074FC" w:rsidRDefault="00E074FC" w:rsidP="00AD71BF">
      <w:pPr>
        <w:pStyle w:val="Heading3"/>
        <w:numPr>
          <w:ilvl w:val="2"/>
          <w:numId w:val="19"/>
        </w:numPr>
        <w:rPr>
          <w:b/>
          <w:bCs/>
          <w:color w:val="auto"/>
        </w:rPr>
      </w:pPr>
      <w:bookmarkStart w:id="96" w:name="_Toc105766043"/>
      <w:r w:rsidRPr="00BE196F">
        <w:rPr>
          <w:b/>
          <w:bCs/>
          <w:color w:val="auto"/>
        </w:rPr>
        <w:t>Initiation Phase</w:t>
      </w:r>
      <w:bookmarkEnd w:id="96"/>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Default="00C204A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Default="00C204A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Default="00C204A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Default="00C204A1">
            <w:pPr>
              <w:pStyle w:val="BodyText"/>
              <w:spacing w:before="120" w:after="120" w:line="360" w:lineRule="auto"/>
              <w:jc w:val="both"/>
              <w:rPr>
                <w:b/>
                <w:color w:val="FFFFFF"/>
                <w:lang w:val="en-GB"/>
              </w:rPr>
            </w:pPr>
            <w:r>
              <w:rPr>
                <w:b/>
                <w:color w:val="FFFFFF"/>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Default="00C204A1" w:rsidP="00EA32C9">
            <w:pPr>
              <w:pStyle w:val="BodyText"/>
              <w:spacing w:beforeLines="40" w:before="96" w:afterLines="40" w:after="96"/>
              <w:rPr>
                <w:color w:val="000000"/>
                <w:sz w:val="20"/>
                <w:lang w:val="en-GB"/>
              </w:rPr>
            </w:pPr>
            <w:r>
              <w:rPr>
                <w:color w:val="000000"/>
                <w:sz w:val="20"/>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Default="00C204A1" w:rsidP="00EA32C9">
            <w:pPr>
              <w:pStyle w:val="BodyText"/>
              <w:spacing w:beforeLines="40" w:before="96" w:afterLines="40" w:after="96"/>
              <w:rPr>
                <w:sz w:val="20"/>
                <w:lang w:val="en-GB"/>
              </w:rPr>
            </w:pPr>
            <w:r>
              <w:rPr>
                <w:sz w:val="20"/>
                <w:lang w:val="en-GB"/>
              </w:rPr>
              <w:t xml:space="preserve">This activity will focus on identifying all of the roles that will be necessary to accomplish the proposed project and then identifying the members of </w:t>
            </w:r>
            <w:r>
              <w:rPr>
                <w:sz w:val="20"/>
                <w:lang w:val="en-GB"/>
              </w:rPr>
              <w:lastRenderedPageBreak/>
              <w:t>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Default="00C204A1" w:rsidP="00EA32C9">
            <w:pPr>
              <w:pStyle w:val="BodyText"/>
              <w:spacing w:beforeLines="40" w:before="96" w:afterLines="40" w:after="96"/>
              <w:rPr>
                <w:sz w:val="20"/>
                <w:lang w:val="en-GB"/>
              </w:rPr>
            </w:pPr>
            <w:r>
              <w:rPr>
                <w:sz w:val="20"/>
                <w:lang w:val="en-GB"/>
              </w:rPr>
              <w:lastRenderedPageBreak/>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Default="00C204A1" w:rsidP="00EA32C9">
            <w:pPr>
              <w:pStyle w:val="BodyText"/>
              <w:spacing w:beforeLines="40" w:before="96" w:afterLines="40" w:after="96"/>
              <w:rPr>
                <w:sz w:val="20"/>
                <w:lang w:val="en-GB"/>
              </w:rPr>
            </w:pPr>
            <w:r>
              <w:rPr>
                <w:sz w:val="20"/>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Default="00C204A1" w:rsidP="00EA32C9">
            <w:pPr>
              <w:pStyle w:val="BodyText"/>
              <w:spacing w:beforeLines="40" w:before="96" w:afterLines="40" w:after="96"/>
              <w:rPr>
                <w:sz w:val="20"/>
                <w:lang w:val="en-GB"/>
              </w:rPr>
            </w:pPr>
            <w:r>
              <w:rPr>
                <w:sz w:val="20"/>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Default="00C204A1" w:rsidP="00EA32C9">
            <w:pPr>
              <w:pStyle w:val="BodyText"/>
              <w:spacing w:beforeLines="40" w:before="96" w:afterLines="40" w:after="96"/>
              <w:rPr>
                <w:sz w:val="20"/>
                <w:lang w:val="en-GB"/>
              </w:rPr>
            </w:pPr>
            <w:r>
              <w:rPr>
                <w:sz w:val="20"/>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Default="00C204A1" w:rsidP="00EA32C9">
            <w:pPr>
              <w:pStyle w:val="BodyText"/>
              <w:spacing w:beforeLines="40" w:before="96" w:afterLines="40" w:after="96"/>
              <w:rPr>
                <w:sz w:val="20"/>
                <w:lang w:val="en-GB"/>
              </w:rPr>
            </w:pPr>
            <w:r>
              <w:rPr>
                <w:sz w:val="20"/>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Default="00C204A1" w:rsidP="00EA32C9">
            <w:pPr>
              <w:pStyle w:val="BodyText"/>
              <w:spacing w:beforeLines="40" w:before="96" w:afterLines="40" w:after="96"/>
              <w:rPr>
                <w:sz w:val="20"/>
                <w:lang w:val="en-GB"/>
              </w:rPr>
            </w:pPr>
            <w:r>
              <w:rPr>
                <w:sz w:val="20"/>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Default="00C204A1" w:rsidP="00EA32C9">
            <w:pPr>
              <w:pStyle w:val="BodyText"/>
              <w:spacing w:beforeLines="40" w:before="96" w:afterLines="40" w:after="96"/>
              <w:rPr>
                <w:sz w:val="20"/>
                <w:lang w:val="en-GB"/>
              </w:rPr>
            </w:pPr>
            <w:r>
              <w:rPr>
                <w:sz w:val="20"/>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Default="00C204A1" w:rsidP="00EA32C9">
            <w:pPr>
              <w:pStyle w:val="BodyText"/>
              <w:spacing w:beforeLines="40" w:before="96" w:afterLines="40" w:after="96"/>
              <w:rPr>
                <w:sz w:val="20"/>
                <w:lang w:val="en-GB"/>
              </w:rPr>
            </w:pPr>
            <w:r>
              <w:rPr>
                <w:sz w:val="20"/>
                <w:lang w:val="en-GB"/>
              </w:rPr>
              <w:t>The project team will review the completed documentation up to this point (the business case, the feasibility study, and the tender response) to have a clear understanding of what exactly the stakeholder expects of the 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Default="00C204A1" w:rsidP="00EA32C9">
            <w:pPr>
              <w:pStyle w:val="BodyText"/>
              <w:spacing w:beforeLines="40" w:before="96" w:afterLines="40" w:after="96"/>
              <w:rPr>
                <w:sz w:val="20"/>
                <w:lang w:val="en-GB"/>
              </w:rPr>
            </w:pPr>
            <w:r>
              <w:rPr>
                <w:sz w:val="20"/>
                <w:lang w:val="en-GB"/>
              </w:rPr>
              <w:t>4</w:t>
            </w:r>
          </w:p>
        </w:tc>
      </w:tr>
    </w:tbl>
    <w:p w14:paraId="507204EE" w14:textId="77777777" w:rsidR="00C204A1" w:rsidRPr="00C204A1" w:rsidRDefault="00C204A1" w:rsidP="00C204A1"/>
    <w:p w14:paraId="514F714A" w14:textId="546CC51A" w:rsidR="00E074FC" w:rsidRDefault="00E074FC" w:rsidP="00AD71BF">
      <w:pPr>
        <w:pStyle w:val="Heading3"/>
        <w:numPr>
          <w:ilvl w:val="2"/>
          <w:numId w:val="19"/>
        </w:numPr>
        <w:rPr>
          <w:b/>
          <w:bCs/>
          <w:color w:val="auto"/>
        </w:rPr>
      </w:pPr>
      <w:bookmarkStart w:id="97" w:name="_Toc105766044"/>
      <w:r w:rsidRPr="00BE196F">
        <w:rPr>
          <w:b/>
          <w:bCs/>
          <w:color w:val="auto"/>
        </w:rPr>
        <w:t>Planning Phase</w:t>
      </w:r>
      <w:bookmarkEnd w:id="97"/>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Sequence</w:t>
            </w:r>
          </w:p>
        </w:tc>
      </w:tr>
      <w:tr w:rsidR="00C204A1"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Default="00C204A1" w:rsidP="00EA32C9">
            <w:pPr>
              <w:pStyle w:val="BodyText"/>
              <w:spacing w:beforeLines="40" w:before="96" w:afterLines="40" w:after="96"/>
              <w:rPr>
                <w:sz w:val="20"/>
                <w:lang w:val="en-GB"/>
              </w:rPr>
            </w:pPr>
            <w:r>
              <w:rPr>
                <w:sz w:val="20"/>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Default="00C204A1" w:rsidP="00EA32C9">
            <w:pPr>
              <w:pStyle w:val="BodyText"/>
              <w:spacing w:beforeLines="40" w:before="96" w:afterLines="40" w:after="96"/>
              <w:rPr>
                <w:sz w:val="20"/>
                <w:lang w:val="en-GB"/>
              </w:rPr>
            </w:pPr>
            <w:r>
              <w:rPr>
                <w:sz w:val="20"/>
                <w:lang w:val="en-GB"/>
              </w:rPr>
              <w:t>This activity will be carried out when the project initiation is complete, and it will define all of the activities that will be carried out inside the project, as well as a resource plan and schedule for these tasks. This 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Default="00C204A1" w:rsidP="00EA32C9">
            <w:pPr>
              <w:pStyle w:val="BodyText"/>
              <w:spacing w:beforeLines="40" w:before="96" w:afterLines="40" w:after="96"/>
              <w:rPr>
                <w:sz w:val="20"/>
                <w:lang w:val="en-GB"/>
              </w:rPr>
            </w:pPr>
            <w:r>
              <w:rPr>
                <w:sz w:val="20"/>
                <w:lang w:val="en-GB"/>
              </w:rPr>
              <w:t>5</w:t>
            </w:r>
          </w:p>
        </w:tc>
      </w:tr>
      <w:tr w:rsidR="00C204A1"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Default="00C204A1" w:rsidP="00EA32C9">
            <w:pPr>
              <w:pStyle w:val="BodyText"/>
              <w:spacing w:beforeLines="40" w:before="96" w:afterLines="40" w:after="96"/>
              <w:rPr>
                <w:sz w:val="20"/>
                <w:lang w:val="en-GB"/>
              </w:rPr>
            </w:pPr>
            <w:r>
              <w:rPr>
                <w:sz w:val="20"/>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Default="00C204A1" w:rsidP="00EA32C9">
            <w:pPr>
              <w:pStyle w:val="BodyText"/>
              <w:spacing w:beforeLines="40" w:before="96" w:afterLines="40" w:after="96"/>
              <w:rPr>
                <w:sz w:val="20"/>
                <w:lang w:val="en-GB"/>
              </w:rPr>
            </w:pPr>
            <w:r>
              <w:rPr>
                <w:sz w:val="20"/>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Default="00C204A1" w:rsidP="00EA32C9">
            <w:pPr>
              <w:pStyle w:val="BodyText"/>
              <w:spacing w:beforeLines="40" w:before="96" w:afterLines="40" w:after="96"/>
              <w:rPr>
                <w:sz w:val="20"/>
                <w:lang w:val="en-GB"/>
              </w:rPr>
            </w:pPr>
            <w:r>
              <w:rPr>
                <w:sz w:val="20"/>
                <w:lang w:val="en-GB"/>
              </w:rPr>
              <w:t>6</w:t>
            </w:r>
          </w:p>
        </w:tc>
      </w:tr>
      <w:tr w:rsidR="00C204A1"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Default="00C204A1" w:rsidP="00EA32C9">
            <w:pPr>
              <w:pStyle w:val="BodyText"/>
              <w:spacing w:beforeLines="40" w:before="96" w:afterLines="40" w:after="96"/>
              <w:rPr>
                <w:sz w:val="20"/>
                <w:lang w:val="en-GB"/>
              </w:rPr>
            </w:pPr>
            <w:r>
              <w:rPr>
                <w:sz w:val="20"/>
                <w:lang w:val="en-GB"/>
              </w:rPr>
              <w:lastRenderedPageBreak/>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Default="00C204A1" w:rsidP="00EA32C9">
            <w:pPr>
              <w:pStyle w:val="BodyText"/>
              <w:spacing w:beforeLines="40" w:before="96" w:afterLines="40" w:after="96"/>
              <w:rPr>
                <w:sz w:val="20"/>
                <w:lang w:val="en-GB"/>
              </w:rPr>
            </w:pPr>
            <w:r>
              <w:rPr>
                <w:sz w:val="20"/>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Default="00C204A1" w:rsidP="00EA32C9">
            <w:pPr>
              <w:pStyle w:val="BodyText"/>
              <w:spacing w:beforeLines="40" w:before="96" w:afterLines="40" w:after="96"/>
              <w:rPr>
                <w:sz w:val="20"/>
                <w:lang w:val="en-GB"/>
              </w:rPr>
            </w:pPr>
            <w:r>
              <w:rPr>
                <w:sz w:val="20"/>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Default="00C204A1" w:rsidP="00EA32C9">
            <w:pPr>
              <w:pStyle w:val="BodyText"/>
              <w:spacing w:beforeLines="40" w:before="96" w:afterLines="40" w:after="96"/>
              <w:rPr>
                <w:sz w:val="20"/>
                <w:lang w:val="en-GB"/>
              </w:rPr>
            </w:pPr>
            <w:r>
              <w:rPr>
                <w:sz w:val="20"/>
                <w:lang w:val="en-GB"/>
              </w:rPr>
              <w:t>7</w:t>
            </w:r>
          </w:p>
        </w:tc>
      </w:tr>
      <w:tr w:rsidR="00C204A1"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Default="00C204A1" w:rsidP="00EA32C9">
            <w:pPr>
              <w:pStyle w:val="BodyText"/>
              <w:spacing w:beforeLines="40" w:before="96" w:afterLines="40" w:after="96"/>
              <w:rPr>
                <w:sz w:val="20"/>
                <w:lang w:val="en-GB"/>
              </w:rPr>
            </w:pPr>
            <w:r>
              <w:rPr>
                <w:sz w:val="20"/>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77777777" w:rsidR="00C204A1" w:rsidRDefault="00C204A1" w:rsidP="00EA32C9">
            <w:pPr>
              <w:pStyle w:val="BodyText"/>
              <w:spacing w:beforeLines="40" w:before="96" w:afterLines="40" w:after="96"/>
              <w:rPr>
                <w:sz w:val="20"/>
                <w:lang w:val="en-GB"/>
              </w:rPr>
            </w:pPr>
            <w:r>
              <w:rPr>
                <w:sz w:val="20"/>
                <w:lang w:val="en-GB"/>
              </w:rPr>
              <w:t>The project risk plan is used to identify, classify, and prioritise the numerous risks that may arise throughout the course of a project. Any project confronts a variety of hazards that might cause it to be delayed, and it is critical that the team recognises these risks and has a variety of strategies for dealing with and mitigating them. Along with these hazards, methods for monitoring them, as well as 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Default="00C204A1" w:rsidP="00EA32C9">
            <w:pPr>
              <w:pStyle w:val="BodyText"/>
              <w:spacing w:beforeLines="40" w:before="96" w:afterLines="40" w:after="96"/>
              <w:rPr>
                <w:sz w:val="20"/>
                <w:lang w:val="en-GB"/>
              </w:rPr>
            </w:pPr>
            <w:r>
              <w:rPr>
                <w:sz w:val="20"/>
                <w:lang w:val="en-GB"/>
              </w:rPr>
              <w:t>8</w:t>
            </w:r>
          </w:p>
        </w:tc>
      </w:tr>
      <w:tr w:rsidR="00C204A1"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Default="00C204A1" w:rsidP="00EA32C9">
            <w:pPr>
              <w:pStyle w:val="BodyText"/>
              <w:spacing w:beforeLines="40" w:before="96" w:afterLines="40" w:after="96"/>
              <w:rPr>
                <w:sz w:val="20"/>
                <w:lang w:val="en-GB"/>
              </w:rPr>
            </w:pPr>
            <w:r>
              <w:rPr>
                <w:sz w:val="20"/>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Default="00C204A1" w:rsidP="00EA32C9">
            <w:pPr>
              <w:pStyle w:val="BodyText"/>
              <w:spacing w:beforeLines="40" w:before="96" w:afterLines="40" w:after="96"/>
              <w:rPr>
                <w:sz w:val="20"/>
                <w:lang w:val="en-GB"/>
              </w:rPr>
            </w:pPr>
            <w:r>
              <w:rPr>
                <w:sz w:val="20"/>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Pr>
                <w:sz w:val="20"/>
                <w:lang w:val="en-GB"/>
              </w:rPr>
              <w:t>above-mentioned</w:t>
            </w:r>
            <w:r>
              <w:rPr>
                <w:sz w:val="20"/>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Default="00C204A1" w:rsidP="00EA32C9">
            <w:pPr>
              <w:pStyle w:val="BodyText"/>
              <w:spacing w:beforeLines="40" w:before="96" w:afterLines="40" w:after="96"/>
              <w:rPr>
                <w:sz w:val="20"/>
                <w:lang w:val="en-GB"/>
              </w:rPr>
            </w:pPr>
            <w:r>
              <w:rPr>
                <w:sz w:val="20"/>
                <w:lang w:val="en-GB"/>
              </w:rPr>
              <w:t>9</w:t>
            </w:r>
          </w:p>
        </w:tc>
      </w:tr>
      <w:tr w:rsidR="00C204A1"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Default="00C204A1" w:rsidP="00EA32C9">
            <w:pPr>
              <w:pStyle w:val="BodyText"/>
              <w:spacing w:beforeLines="40" w:before="96" w:afterLines="40" w:after="96"/>
              <w:rPr>
                <w:sz w:val="20"/>
                <w:lang w:val="en-GB"/>
              </w:rPr>
            </w:pPr>
            <w:r>
              <w:rPr>
                <w:sz w:val="20"/>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Default="00C204A1" w:rsidP="00EA32C9">
            <w:pPr>
              <w:pStyle w:val="BodyText"/>
              <w:spacing w:beforeLines="40" w:before="96" w:afterLines="40" w:after="96"/>
              <w:rPr>
                <w:sz w:val="20"/>
                <w:lang w:val="en-GB"/>
              </w:rPr>
            </w:pPr>
            <w:r>
              <w:rPr>
                <w:sz w:val="20"/>
                <w:lang w:val="en-GB"/>
              </w:rPr>
              <w:t>This activity will decide how the development team communicates with each other, as well as how the development team communicates with project stakeholders. This plan will establish the communication 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Default="00C204A1" w:rsidP="00EA32C9">
            <w:pPr>
              <w:pStyle w:val="BodyText"/>
              <w:spacing w:beforeLines="40" w:before="96" w:afterLines="40" w:after="96"/>
              <w:rPr>
                <w:sz w:val="20"/>
                <w:lang w:val="en-GB"/>
              </w:rPr>
            </w:pPr>
            <w:r>
              <w:rPr>
                <w:sz w:val="20"/>
                <w:lang w:val="en-GB"/>
              </w:rPr>
              <w:t>10</w:t>
            </w:r>
          </w:p>
        </w:tc>
      </w:tr>
      <w:tr w:rsidR="00C204A1"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Default="00C204A1" w:rsidP="00EA32C9">
            <w:pPr>
              <w:pStyle w:val="BodyText"/>
              <w:spacing w:beforeLines="40" w:before="96" w:afterLines="40" w:after="96"/>
              <w:rPr>
                <w:sz w:val="20"/>
                <w:lang w:val="en-GB"/>
              </w:rPr>
            </w:pPr>
            <w:r>
              <w:rPr>
                <w:sz w:val="20"/>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Default="00C204A1" w:rsidP="00EA32C9">
            <w:pPr>
              <w:pStyle w:val="BodyText"/>
              <w:spacing w:beforeLines="40" w:before="96" w:afterLines="40" w:after="96"/>
              <w:rPr>
                <w:sz w:val="20"/>
                <w:lang w:val="en-GB"/>
              </w:rPr>
            </w:pPr>
            <w:r>
              <w:rPr>
                <w:sz w:val="20"/>
                <w:lang w:val="en-GB"/>
              </w:rPr>
              <w:t xml:space="preserve">This activity will identify the resources that will need to be obtained from outside sources, as well as where and when they will need to be obtained for the project's completion. These plans are usually </w:t>
            </w:r>
            <w:r>
              <w:rPr>
                <w:sz w:val="20"/>
                <w:lang w:val="en-GB"/>
              </w:rPr>
              <w:lastRenderedPageBreak/>
              <w:t>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Default="00C204A1" w:rsidP="00EA32C9">
            <w:pPr>
              <w:pStyle w:val="BodyText"/>
              <w:spacing w:beforeLines="40" w:before="96" w:afterLines="40" w:after="96"/>
              <w:rPr>
                <w:sz w:val="20"/>
                <w:lang w:val="en-GB"/>
              </w:rPr>
            </w:pPr>
            <w:r>
              <w:rPr>
                <w:sz w:val="20"/>
                <w:lang w:val="en-GB"/>
              </w:rPr>
              <w:lastRenderedPageBreak/>
              <w:t>11</w:t>
            </w:r>
          </w:p>
        </w:tc>
      </w:tr>
      <w:tr w:rsidR="00C204A1"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Default="00C204A1" w:rsidP="00EA32C9">
            <w:pPr>
              <w:pStyle w:val="BodyText"/>
              <w:spacing w:beforeLines="40" w:before="96" w:afterLines="40" w:after="96"/>
              <w:rPr>
                <w:sz w:val="20"/>
                <w:lang w:val="en-GB"/>
              </w:rPr>
            </w:pPr>
            <w:r>
              <w:rPr>
                <w:sz w:val="20"/>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77777777" w:rsidR="00C204A1" w:rsidRDefault="00C204A1" w:rsidP="00EA32C9">
            <w:pPr>
              <w:pStyle w:val="BodyText"/>
              <w:spacing w:beforeLines="40" w:before="96" w:afterLines="40" w:after="96"/>
              <w:rPr>
                <w:sz w:val="20"/>
                <w:lang w:val="en-GB"/>
              </w:rPr>
            </w:pPr>
            <w:r>
              <w:rPr>
                <w:sz w:val="20"/>
                <w:lang w:val="en-GB"/>
              </w:rPr>
              <w:t>The scope of the project will be specified, developed, monitored, managed, and validated in this plan. It is critical to make sure that the scope is handled in such a way that all of the project's needs are satisfied and that no time is spent on activities that are not essential. The project leader will be in charge of enforcing the project's scope and ensuring that the project complies to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Default="00C204A1" w:rsidP="00EA32C9">
            <w:pPr>
              <w:pStyle w:val="BodyText"/>
              <w:spacing w:beforeLines="40" w:before="96" w:afterLines="40" w:after="96"/>
              <w:rPr>
                <w:sz w:val="20"/>
                <w:lang w:val="en-GB"/>
              </w:rPr>
            </w:pPr>
            <w:r>
              <w:rPr>
                <w:sz w:val="20"/>
                <w:lang w:val="en-GB"/>
              </w:rPr>
              <w:t>12</w:t>
            </w:r>
          </w:p>
        </w:tc>
      </w:tr>
      <w:tr w:rsidR="00C204A1"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Default="00C204A1" w:rsidP="00EA32C9">
            <w:pPr>
              <w:pStyle w:val="BodyText"/>
              <w:spacing w:beforeLines="40" w:before="96" w:afterLines="40" w:after="96"/>
              <w:rPr>
                <w:sz w:val="20"/>
                <w:lang w:val="en-GB"/>
              </w:rPr>
            </w:pPr>
            <w:r>
              <w:rPr>
                <w:sz w:val="20"/>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Default="00C204A1" w:rsidP="00EA32C9">
            <w:pPr>
              <w:pStyle w:val="BodyText"/>
              <w:spacing w:beforeLines="40" w:before="96" w:afterLines="40" w:after="96"/>
              <w:rPr>
                <w:sz w:val="20"/>
                <w:lang w:val="en-GB"/>
              </w:rPr>
            </w:pPr>
            <w:r>
              <w:rPr>
                <w:sz w:val="20"/>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Default="00C204A1" w:rsidP="00EA32C9">
            <w:pPr>
              <w:pStyle w:val="BodyText"/>
              <w:spacing w:beforeLines="40" w:before="96" w:afterLines="40" w:after="96"/>
              <w:rPr>
                <w:sz w:val="20"/>
                <w:lang w:val="en-GB"/>
              </w:rPr>
            </w:pPr>
            <w:r>
              <w:rPr>
                <w:sz w:val="20"/>
                <w:lang w:val="en-GB"/>
              </w:rPr>
              <w:t>13</w:t>
            </w:r>
          </w:p>
        </w:tc>
      </w:tr>
      <w:tr w:rsidR="00C204A1"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Default="00C204A1" w:rsidP="00EA32C9">
            <w:pPr>
              <w:pStyle w:val="BodyText"/>
              <w:spacing w:beforeLines="40" w:before="96" w:afterLines="40" w:after="96"/>
              <w:rPr>
                <w:sz w:val="20"/>
                <w:lang w:val="en-GB"/>
              </w:rPr>
            </w:pPr>
            <w:r>
              <w:rPr>
                <w:sz w:val="20"/>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Default="00C204A1" w:rsidP="00EA32C9">
            <w:pPr>
              <w:pStyle w:val="BodyText"/>
              <w:spacing w:beforeLines="40" w:before="96" w:afterLines="40" w:after="96"/>
              <w:rPr>
                <w:sz w:val="20"/>
                <w:lang w:val="en-GB"/>
              </w:rPr>
            </w:pPr>
            <w:r>
              <w:rPr>
                <w:sz w:val="20"/>
                <w:lang w:val="en-GB"/>
              </w:rPr>
              <w:t>This activity includes following proper development procedures, performing quality control, and stakeholder management. The project management and team leader must ensure that the project team stays on track, within budget, and within the time constraint. The 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Default="00C204A1" w:rsidP="00EA32C9">
            <w:pPr>
              <w:pStyle w:val="BodyText"/>
              <w:spacing w:beforeLines="40" w:before="96" w:afterLines="40" w:after="96"/>
              <w:rPr>
                <w:sz w:val="20"/>
                <w:lang w:val="en-GB"/>
              </w:rPr>
            </w:pPr>
            <w:r>
              <w:rPr>
                <w:sz w:val="20"/>
                <w:lang w:val="en-GB"/>
              </w:rPr>
              <w:t>14</w:t>
            </w:r>
          </w:p>
        </w:tc>
      </w:tr>
      <w:tr w:rsidR="00C204A1"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Default="00C204A1" w:rsidP="00EA32C9">
            <w:pPr>
              <w:pStyle w:val="BodyText"/>
              <w:spacing w:beforeLines="40" w:before="96" w:afterLines="40" w:after="96"/>
              <w:rPr>
                <w:sz w:val="20"/>
                <w:lang w:val="en-GB"/>
              </w:rPr>
            </w:pPr>
            <w:r>
              <w:rPr>
                <w:sz w:val="20"/>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Default="00C204A1" w:rsidP="00EA32C9">
            <w:pPr>
              <w:pStyle w:val="BodyText"/>
              <w:spacing w:beforeLines="40" w:before="96" w:afterLines="40" w:after="96"/>
              <w:rPr>
                <w:sz w:val="20"/>
                <w:lang w:val="en-GB"/>
              </w:rPr>
            </w:pPr>
            <w:r>
              <w:rPr>
                <w:sz w:val="20"/>
                <w:lang w:val="en-GB"/>
              </w:rPr>
              <w:t>15</w:t>
            </w:r>
          </w:p>
        </w:tc>
      </w:tr>
    </w:tbl>
    <w:p w14:paraId="159A527F" w14:textId="77777777" w:rsidR="00C204A1" w:rsidRPr="00C204A1" w:rsidRDefault="00C204A1" w:rsidP="00C204A1"/>
    <w:p w14:paraId="690230CF" w14:textId="1E504B0F" w:rsidR="00E074FC" w:rsidRDefault="00E074FC" w:rsidP="00AD71BF">
      <w:pPr>
        <w:pStyle w:val="Heading3"/>
        <w:numPr>
          <w:ilvl w:val="2"/>
          <w:numId w:val="19"/>
        </w:numPr>
        <w:rPr>
          <w:b/>
          <w:bCs/>
          <w:color w:val="auto"/>
        </w:rPr>
      </w:pPr>
      <w:bookmarkStart w:id="98" w:name="_Toc105766045"/>
      <w:r w:rsidRPr="00BE196F">
        <w:rPr>
          <w:b/>
          <w:bCs/>
          <w:color w:val="auto"/>
        </w:rPr>
        <w:t>Execution Phase</w:t>
      </w:r>
      <w:bookmarkEnd w:id="9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EA32C9">
            <w:pPr>
              <w:pStyle w:val="BodyText"/>
              <w:spacing w:before="120" w:after="120"/>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77777777" w:rsidR="00AF7EF3" w:rsidRPr="00AF7EF3" w:rsidRDefault="00AF7EF3" w:rsidP="00EA32C9">
            <w:pPr>
              <w:pStyle w:val="BodyText"/>
              <w:spacing w:before="120" w:after="120"/>
              <w:rPr>
                <w:bCs/>
                <w:lang w:val="en-GB"/>
              </w:rPr>
            </w:pPr>
            <w:r w:rsidRPr="00AF7EF3">
              <w:rPr>
                <w:bCs/>
                <w:lang w:val="en-GB"/>
              </w:rPr>
              <w:t xml:space="preserve">As mentioned in previous documents, this activity comprises the design and development of the physical software solution. This web-based solution will be built from scratch. This includes designing graphical user interfaces, developing backends, and </w:t>
            </w:r>
            <w:r w:rsidRPr="00AF7EF3">
              <w:rPr>
                <w:bCs/>
                <w:lang w:val="en-GB"/>
              </w:rPr>
              <w:lastRenderedPageBreak/>
              <w:t>implementing different project management tools. Stakeholders will be involved at every step of the way. Any suggestions made to the project team will be taken into account and included into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lastRenderedPageBreak/>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EA32C9">
            <w:pPr>
              <w:pStyle w:val="BodyText"/>
              <w:spacing w:before="120" w:after="120"/>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77777777" w:rsidR="00AF7EF3" w:rsidRPr="00AF7EF3" w:rsidRDefault="00AF7EF3" w:rsidP="00EA32C9">
            <w:pPr>
              <w:pStyle w:val="BodyText"/>
              <w:spacing w:before="120" w:after="120"/>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EA32C9">
            <w:pPr>
              <w:pStyle w:val="BodyText"/>
              <w:spacing w:before="120" w:after="120"/>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EA32C9">
            <w:pPr>
              <w:pStyle w:val="BodyText"/>
              <w:spacing w:before="120" w:after="120"/>
              <w:rPr>
                <w:bCs/>
                <w:lang w:val="en-GB"/>
              </w:rPr>
            </w:pPr>
            <w:r w:rsidRPr="00AF7EF3">
              <w:rPr>
                <w:bCs/>
                <w:lang w:val="en-GB"/>
              </w:rPr>
              <w:t>This activity entails the preparation of a user manual that provides end-users with extensive instructions and advice on how to use the software solution indicated above. During this phase, end-users will be involved to verify that the instructions offered are relevant and clear. 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745918E3" w:rsidR="00AF7EF3" w:rsidRPr="00AF7EF3" w:rsidRDefault="00AF7EF3" w:rsidP="00EA32C9">
            <w:pPr>
              <w:pStyle w:val="BodyText"/>
              <w:spacing w:before="120" w:after="120"/>
              <w:rPr>
                <w:bCs/>
                <w:lang w:val="en-GB"/>
              </w:rPr>
            </w:pPr>
            <w:r w:rsidRPr="00AF7EF3">
              <w:rPr>
                <w:bCs/>
                <w:lang w:val="en-GB"/>
              </w:rPr>
              <w:t>Develop</w:t>
            </w:r>
            <w:r w:rsidR="001923E8">
              <w:rPr>
                <w:bCs/>
                <w:lang w:val="en-GB"/>
              </w:rPr>
              <w:t xml:space="preserve"> </w:t>
            </w:r>
            <w:r w:rsidRPr="00AF7EF3">
              <w:rPr>
                <w:bCs/>
                <w:lang w:val="en-GB"/>
              </w:rPr>
              <w:t>an end 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EA32C9">
            <w:pPr>
              <w:pStyle w:val="BodyText"/>
              <w:spacing w:before="120" w:after="120"/>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t>19</w:t>
            </w:r>
          </w:p>
        </w:tc>
      </w:tr>
    </w:tbl>
    <w:p w14:paraId="095C4A6E" w14:textId="77777777" w:rsidR="00C204A1" w:rsidRPr="00C204A1" w:rsidRDefault="00C204A1" w:rsidP="00C204A1"/>
    <w:p w14:paraId="5D3C4C04" w14:textId="4076BD25" w:rsidR="00E074FC" w:rsidRDefault="00F3074C" w:rsidP="00AD71BF">
      <w:pPr>
        <w:pStyle w:val="Heading3"/>
        <w:numPr>
          <w:ilvl w:val="2"/>
          <w:numId w:val="19"/>
        </w:numPr>
        <w:rPr>
          <w:b/>
          <w:bCs/>
          <w:color w:val="auto"/>
        </w:rPr>
      </w:pPr>
      <w:bookmarkStart w:id="99" w:name="_Toc105766046"/>
      <w:r>
        <w:rPr>
          <w:b/>
          <w:bCs/>
          <w:color w:val="auto"/>
        </w:rPr>
        <w:t>Monitoring/Controlling</w:t>
      </w:r>
      <w:r w:rsidR="00E074FC" w:rsidRPr="00BE196F">
        <w:rPr>
          <w:b/>
          <w:bCs/>
          <w:color w:val="auto"/>
        </w:rPr>
        <w:t xml:space="preserve"> Phase</w:t>
      </w:r>
      <w:bookmarkEnd w:id="99"/>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EA32C9">
            <w:pPr>
              <w:pStyle w:val="BodyText"/>
              <w:spacing w:before="120" w:after="120"/>
              <w:rPr>
                <w:bCs/>
                <w:lang w:val="en-GB"/>
              </w:rPr>
            </w:pPr>
            <w:r w:rsidRPr="001438C9">
              <w:rPr>
                <w:bCs/>
                <w:lang w:val="en-GB"/>
              </w:rPr>
              <w:t xml:space="preserve">Monitoring and </w:t>
            </w:r>
            <w:r w:rsidRPr="001438C9">
              <w:rPr>
                <w:bCs/>
                <w:lang w:val="en-GB"/>
              </w:rPr>
              <w:lastRenderedPageBreak/>
              <w:t>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EA32C9">
            <w:pPr>
              <w:pStyle w:val="BodyText"/>
              <w:spacing w:before="120" w:after="120"/>
              <w:rPr>
                <w:bCs/>
                <w:lang w:val="en-GB"/>
              </w:rPr>
            </w:pPr>
            <w:r w:rsidRPr="001438C9">
              <w:rPr>
                <w:bCs/>
                <w:lang w:val="en-GB"/>
              </w:rPr>
              <w:lastRenderedPageBreak/>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77777777" w:rsidR="001438C9" w:rsidRPr="001438C9" w:rsidRDefault="001438C9" w:rsidP="00EA32C9">
            <w:pPr>
              <w:pStyle w:val="BodyText"/>
              <w:spacing w:before="120" w:after="120"/>
              <w:rPr>
                <w:bCs/>
                <w:lang w:val="en-GB"/>
              </w:rPr>
            </w:pPr>
            <w:r w:rsidRPr="001438C9">
              <w:rPr>
                <w:bCs/>
                <w:lang w:val="en-GB"/>
              </w:rPr>
              <w:t xml:space="preserve">The team leader and project manager should track the effort and cost of the project to ensure </w:t>
            </w:r>
            <w:r w:rsidRPr="001438C9">
              <w:rPr>
                <w:bCs/>
                <w:lang w:val="en-GB"/>
              </w:rPr>
              <w:lastRenderedPageBreak/>
              <w:t>the team stays within budget and withi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2F092961" w:rsidR="001438C9" w:rsidRPr="001438C9" w:rsidRDefault="00EA32C9" w:rsidP="001438C9">
            <w:pPr>
              <w:pStyle w:val="BodyText"/>
              <w:spacing w:before="120" w:after="120" w:line="360" w:lineRule="auto"/>
              <w:jc w:val="both"/>
              <w:rPr>
                <w:bCs/>
                <w:lang w:val="en-GB"/>
              </w:rPr>
            </w:pPr>
            <w:r>
              <w:rPr>
                <w:bCs/>
                <w:lang w:val="en-GB"/>
              </w:rPr>
              <w:lastRenderedPageBreak/>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EA32C9">
            <w:pPr>
              <w:pStyle w:val="BodyText"/>
              <w:spacing w:before="120" w:after="120"/>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77777777" w:rsidR="001438C9" w:rsidRPr="001438C9" w:rsidRDefault="001438C9" w:rsidP="00EA32C9">
            <w:pPr>
              <w:pStyle w:val="BodyText"/>
              <w:spacing w:before="120" w:after="120"/>
              <w:rPr>
                <w:bCs/>
                <w:lang w:val="en-GB"/>
              </w:rPr>
            </w:pPr>
            <w:r w:rsidRPr="001438C9">
              <w:rPr>
                <w:bCs/>
                <w:lang w:val="en-GB"/>
              </w:rPr>
              <w:t>The team leader and project manager should monitor the project’s progress to make sure the team stays on track to complete the project within the allocated time, as well as following the agreed 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t>16</w:t>
            </w:r>
          </w:p>
        </w:tc>
      </w:tr>
    </w:tbl>
    <w:p w14:paraId="61BA9AE7" w14:textId="77777777" w:rsidR="00C204A1" w:rsidRPr="00C204A1" w:rsidRDefault="00C204A1" w:rsidP="00C204A1"/>
    <w:p w14:paraId="52A80A1D" w14:textId="4D865EFF" w:rsidR="00E074FC" w:rsidRPr="00D678BF" w:rsidRDefault="00D678BF" w:rsidP="00D678BF">
      <w:pPr>
        <w:pStyle w:val="Heading3"/>
        <w:numPr>
          <w:ilvl w:val="2"/>
          <w:numId w:val="19"/>
        </w:numPr>
        <w:rPr>
          <w:b/>
          <w:bCs/>
          <w:color w:val="auto"/>
        </w:rPr>
      </w:pPr>
      <w:bookmarkStart w:id="100" w:name="_Toc105766047"/>
      <w:r w:rsidRPr="00BE196F">
        <w:rPr>
          <w:b/>
          <w:bCs/>
          <w:color w:val="auto"/>
        </w:rPr>
        <w:t>Project Review/Project Closure Phase</w:t>
      </w:r>
      <w:bookmarkEnd w:id="100"/>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EA32C9" w14:paraId="400903E0"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5AA5BAB9"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22F9366E" w14:textId="77777777" w:rsidR="00EA32C9" w:rsidRDefault="00EA32C9" w:rsidP="00EA32C9">
            <w:pPr>
              <w:pStyle w:val="BodyText"/>
              <w:spacing w:beforeLines="40" w:before="96" w:afterLines="40" w:after="96"/>
              <w:rPr>
                <w:sz w:val="20"/>
                <w:lang w:val="en-GB"/>
              </w:rPr>
            </w:pPr>
            <w:r>
              <w:rPr>
                <w:sz w:val="20"/>
                <w:lang w:val="en-GB"/>
              </w:rPr>
              <w:t>Review of entire project</w:t>
            </w:r>
          </w:p>
        </w:tc>
        <w:tc>
          <w:tcPr>
            <w:tcW w:w="3489" w:type="dxa"/>
            <w:tcBorders>
              <w:top w:val="single" w:sz="4" w:space="0" w:color="auto"/>
              <w:left w:val="single" w:sz="4" w:space="0" w:color="auto"/>
              <w:bottom w:val="single" w:sz="4" w:space="0" w:color="auto"/>
              <w:right w:val="single" w:sz="4" w:space="0" w:color="auto"/>
            </w:tcBorders>
            <w:hideMark/>
          </w:tcPr>
          <w:p w14:paraId="4DA9F107" w14:textId="77777777" w:rsidR="00EA32C9" w:rsidRDefault="00EA32C9" w:rsidP="00EA32C9">
            <w:pPr>
              <w:pStyle w:val="BodyText"/>
              <w:spacing w:beforeLines="40" w:before="96" w:afterLines="40" w:after="96"/>
              <w:rPr>
                <w:sz w:val="20"/>
                <w:lang w:val="en-GB"/>
              </w:rPr>
            </w:pPr>
            <w:r>
              <w:rPr>
                <w:sz w:val="20"/>
                <w:lang w:val="en-GB"/>
              </w:rPr>
              <w:t>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21mistakes made in this project are not repeated in the future. Because today's difficulties may lead to tomorrow's answers, all of the project teams' experiences must be documented for future project teams.</w:t>
            </w:r>
          </w:p>
        </w:tc>
        <w:tc>
          <w:tcPr>
            <w:tcW w:w="2333" w:type="dxa"/>
            <w:tcBorders>
              <w:top w:val="single" w:sz="4" w:space="0" w:color="auto"/>
              <w:left w:val="single" w:sz="4" w:space="0" w:color="auto"/>
              <w:bottom w:val="single" w:sz="4" w:space="0" w:color="auto"/>
              <w:right w:val="single" w:sz="4" w:space="0" w:color="auto"/>
            </w:tcBorders>
            <w:hideMark/>
          </w:tcPr>
          <w:p w14:paraId="0B9075EF" w14:textId="77777777" w:rsidR="00EA32C9" w:rsidRDefault="00EA32C9">
            <w:pPr>
              <w:pStyle w:val="BodyText"/>
              <w:spacing w:beforeLines="40" w:before="96" w:afterLines="40" w:after="96" w:line="360" w:lineRule="auto"/>
              <w:jc w:val="both"/>
              <w:rPr>
                <w:sz w:val="20"/>
                <w:lang w:val="en-GB"/>
              </w:rPr>
            </w:pPr>
            <w:r>
              <w:rPr>
                <w:sz w:val="20"/>
                <w:lang w:val="en-GB"/>
              </w:rPr>
              <w:t>20</w:t>
            </w:r>
          </w:p>
        </w:tc>
      </w:tr>
      <w:tr w:rsidR="00EA32C9" w14:paraId="0D597212"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34E68F1A"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0C0CB369" w14:textId="77777777" w:rsidR="00EA32C9" w:rsidRDefault="00EA32C9" w:rsidP="00EA32C9">
            <w:pPr>
              <w:pStyle w:val="BodyText"/>
              <w:spacing w:beforeLines="40" w:before="96" w:afterLines="40" w:after="96"/>
              <w:rPr>
                <w:sz w:val="20"/>
                <w:lang w:val="en-GB"/>
              </w:rPr>
            </w:pPr>
            <w:r>
              <w:rPr>
                <w:sz w:val="20"/>
                <w:lang w:val="en-GB"/>
              </w:rPr>
              <w:t>Perform project closure</w:t>
            </w:r>
          </w:p>
        </w:tc>
        <w:tc>
          <w:tcPr>
            <w:tcW w:w="3489" w:type="dxa"/>
            <w:tcBorders>
              <w:top w:val="single" w:sz="4" w:space="0" w:color="auto"/>
              <w:left w:val="single" w:sz="4" w:space="0" w:color="auto"/>
              <w:bottom w:val="single" w:sz="4" w:space="0" w:color="auto"/>
              <w:right w:val="single" w:sz="4" w:space="0" w:color="auto"/>
            </w:tcBorders>
            <w:hideMark/>
          </w:tcPr>
          <w:p w14:paraId="5E4B8A40" w14:textId="77777777" w:rsidR="00EA32C9" w:rsidRDefault="00EA32C9" w:rsidP="00EA32C9">
            <w:pPr>
              <w:pStyle w:val="BodyText"/>
              <w:spacing w:beforeLines="40" w:before="96" w:afterLines="40" w:after="96"/>
              <w:rPr>
                <w:sz w:val="20"/>
                <w:lang w:val="en-GB"/>
              </w:rPr>
            </w:pPr>
            <w:r>
              <w:rPr>
                <w:sz w:val="20"/>
                <w:lang w:val="en-GB"/>
              </w:rPr>
              <w:t>All of the final products will be given to the customer for them to utilise during this activity. Stakeholders will examine the deliverables to verify that they are pleased with the final result, and the project will be formally concluded after it is done. The project will be judged as a success or failure based on the customer's happiness. This phase will also include document signing to verify that all parties are pleased with the findings.</w:t>
            </w:r>
          </w:p>
        </w:tc>
        <w:tc>
          <w:tcPr>
            <w:tcW w:w="2333" w:type="dxa"/>
            <w:tcBorders>
              <w:top w:val="single" w:sz="4" w:space="0" w:color="auto"/>
              <w:left w:val="single" w:sz="4" w:space="0" w:color="auto"/>
              <w:bottom w:val="single" w:sz="4" w:space="0" w:color="auto"/>
              <w:right w:val="single" w:sz="4" w:space="0" w:color="auto"/>
            </w:tcBorders>
            <w:hideMark/>
          </w:tcPr>
          <w:p w14:paraId="1303A18E" w14:textId="77777777" w:rsidR="00EA32C9" w:rsidRDefault="00EA32C9">
            <w:pPr>
              <w:pStyle w:val="BodyText"/>
              <w:spacing w:beforeLines="40" w:before="96" w:afterLines="40" w:after="96" w:line="360" w:lineRule="auto"/>
              <w:jc w:val="both"/>
              <w:rPr>
                <w:sz w:val="20"/>
                <w:lang w:val="en-GB"/>
              </w:rPr>
            </w:pPr>
            <w:r>
              <w:rPr>
                <w:sz w:val="20"/>
                <w:lang w:val="en-GB"/>
              </w:rPr>
              <w:t>21</w:t>
            </w:r>
          </w:p>
        </w:tc>
      </w:tr>
    </w:tbl>
    <w:p w14:paraId="3B79D9D5" w14:textId="77777777" w:rsidR="00EA32C9" w:rsidRDefault="00EA32C9" w:rsidP="00EA32C9">
      <w:pPr>
        <w:rPr>
          <w:rFonts w:asciiTheme="minorHAnsi" w:hAnsiTheme="minorHAnsi" w:cstheme="minorBidi"/>
          <w:lang w:eastAsia="en-US"/>
        </w:rPr>
      </w:pPr>
    </w:p>
    <w:p w14:paraId="2B9E7DE5" w14:textId="77777777" w:rsidR="00C204A1" w:rsidRPr="00C204A1" w:rsidRDefault="00C204A1" w:rsidP="00C204A1"/>
    <w:p w14:paraId="7DC8E67B" w14:textId="11D04703" w:rsidR="00BF1661" w:rsidRDefault="00DF3239" w:rsidP="00AD71BF">
      <w:pPr>
        <w:pStyle w:val="Heading2"/>
        <w:numPr>
          <w:ilvl w:val="1"/>
          <w:numId w:val="18"/>
        </w:numPr>
      </w:pPr>
      <w:bookmarkStart w:id="101" w:name="_Toc105766048"/>
      <w:r w:rsidRPr="00BE196F">
        <w:t>Tasks</w:t>
      </w:r>
      <w:bookmarkEnd w:id="101"/>
    </w:p>
    <w:p w14:paraId="7E40F190" w14:textId="77777777" w:rsidR="00857497" w:rsidRPr="00857497" w:rsidRDefault="00857497" w:rsidP="00857497"/>
    <w:p w14:paraId="578A6250" w14:textId="77777777" w:rsidR="00D85BF1" w:rsidRPr="00BE196F" w:rsidRDefault="00D85BF1" w:rsidP="00AD71BF">
      <w:pPr>
        <w:pStyle w:val="Heading3"/>
        <w:numPr>
          <w:ilvl w:val="2"/>
          <w:numId w:val="25"/>
        </w:numPr>
        <w:rPr>
          <w:b/>
          <w:bCs/>
          <w:color w:val="auto"/>
        </w:rPr>
      </w:pPr>
      <w:bookmarkStart w:id="102" w:name="_Toc105766049"/>
      <w:r w:rsidRPr="00BE196F">
        <w:rPr>
          <w:b/>
          <w:bCs/>
          <w:color w:val="auto"/>
        </w:rPr>
        <w:lastRenderedPageBreak/>
        <w:t>Initiation Phase</w:t>
      </w:r>
      <w:bookmarkEnd w:id="102"/>
    </w:p>
    <w:p w14:paraId="72EA7312" w14:textId="77777777" w:rsidR="00D85BF1" w:rsidRPr="00BE196F" w:rsidRDefault="00D85BF1" w:rsidP="00AD71BF">
      <w:pPr>
        <w:pStyle w:val="Heading3"/>
        <w:numPr>
          <w:ilvl w:val="2"/>
          <w:numId w:val="25"/>
        </w:numPr>
        <w:rPr>
          <w:b/>
          <w:bCs/>
          <w:color w:val="auto"/>
        </w:rPr>
      </w:pPr>
      <w:bookmarkStart w:id="103" w:name="_Toc105766050"/>
      <w:r w:rsidRPr="00BE196F">
        <w:rPr>
          <w:b/>
          <w:bCs/>
          <w:color w:val="auto"/>
        </w:rPr>
        <w:t>Planning Phase</w:t>
      </w:r>
      <w:bookmarkEnd w:id="103"/>
    </w:p>
    <w:p w14:paraId="274D7BD7" w14:textId="77777777" w:rsidR="00D85BF1" w:rsidRPr="00BE196F" w:rsidRDefault="00D85BF1" w:rsidP="00AD71BF">
      <w:pPr>
        <w:pStyle w:val="Heading3"/>
        <w:numPr>
          <w:ilvl w:val="2"/>
          <w:numId w:val="25"/>
        </w:numPr>
        <w:rPr>
          <w:b/>
          <w:bCs/>
          <w:color w:val="auto"/>
        </w:rPr>
      </w:pPr>
      <w:bookmarkStart w:id="104" w:name="_Toc105766051"/>
      <w:r w:rsidRPr="00BE196F">
        <w:rPr>
          <w:b/>
          <w:bCs/>
          <w:color w:val="auto"/>
        </w:rPr>
        <w:t>Execution Phase</w:t>
      </w:r>
      <w:bookmarkEnd w:id="104"/>
    </w:p>
    <w:p w14:paraId="6294BC26" w14:textId="77777777" w:rsidR="00D85BF1" w:rsidRPr="00BE196F" w:rsidRDefault="00D85BF1" w:rsidP="00AD71BF">
      <w:pPr>
        <w:pStyle w:val="Heading3"/>
        <w:numPr>
          <w:ilvl w:val="2"/>
          <w:numId w:val="25"/>
        </w:numPr>
        <w:rPr>
          <w:b/>
          <w:bCs/>
          <w:color w:val="auto"/>
        </w:rPr>
      </w:pPr>
      <w:bookmarkStart w:id="105" w:name="_Toc105766052"/>
      <w:r w:rsidRPr="00BE196F">
        <w:rPr>
          <w:b/>
          <w:bCs/>
          <w:color w:val="auto"/>
        </w:rPr>
        <w:t>Project Review/Project Closure Phase</w:t>
      </w:r>
      <w:bookmarkEnd w:id="105"/>
    </w:p>
    <w:p w14:paraId="7F02DDDC" w14:textId="46D72B06" w:rsidR="00D85BF1" w:rsidRPr="00BE196F" w:rsidRDefault="00D85BF1" w:rsidP="00AD71BF">
      <w:pPr>
        <w:pStyle w:val="Heading3"/>
        <w:numPr>
          <w:ilvl w:val="2"/>
          <w:numId w:val="25"/>
        </w:numPr>
        <w:rPr>
          <w:b/>
          <w:bCs/>
          <w:color w:val="auto"/>
        </w:rPr>
      </w:pPr>
      <w:bookmarkStart w:id="106" w:name="_Toc105766053"/>
      <w:r w:rsidRPr="00BE196F">
        <w:rPr>
          <w:b/>
          <w:bCs/>
          <w:color w:val="auto"/>
        </w:rPr>
        <w:t>Maintenance Phase</w:t>
      </w:r>
      <w:bookmarkEnd w:id="106"/>
    </w:p>
    <w:p w14:paraId="479A6CBB" w14:textId="75C01C37" w:rsidR="002943DA" w:rsidRPr="00BE196F" w:rsidRDefault="002943DA" w:rsidP="00AD71BF">
      <w:pPr>
        <w:pStyle w:val="Heading2"/>
        <w:numPr>
          <w:ilvl w:val="1"/>
          <w:numId w:val="22"/>
        </w:numPr>
      </w:pPr>
      <w:bookmarkStart w:id="107" w:name="_Toc105766054"/>
      <w:r w:rsidRPr="00BE196F">
        <w:t>Milestones</w:t>
      </w:r>
      <w:bookmarkEnd w:id="107"/>
    </w:p>
    <w:p w14:paraId="409D92FD" w14:textId="695A0FD8" w:rsidR="00EE00DF" w:rsidRPr="00BE196F" w:rsidRDefault="002943DA" w:rsidP="00AD71BF">
      <w:pPr>
        <w:pStyle w:val="Heading2"/>
        <w:numPr>
          <w:ilvl w:val="1"/>
          <w:numId w:val="23"/>
        </w:numPr>
      </w:pPr>
      <w:bookmarkStart w:id="108" w:name="_Toc105766055"/>
      <w:r w:rsidRPr="00BE196F">
        <w:t>Effort</w:t>
      </w:r>
      <w:bookmarkEnd w:id="108"/>
    </w:p>
    <w:p w14:paraId="42B03565" w14:textId="350283FB" w:rsidR="00D05731" w:rsidRPr="00BE196F" w:rsidRDefault="00D05731" w:rsidP="00AD71BF">
      <w:pPr>
        <w:pStyle w:val="Heading1"/>
        <w:numPr>
          <w:ilvl w:val="0"/>
          <w:numId w:val="15"/>
        </w:numPr>
        <w:ind w:left="426" w:hanging="426"/>
        <w:rPr>
          <w:b/>
          <w:bCs/>
        </w:rPr>
      </w:pPr>
      <w:bookmarkStart w:id="109" w:name="_Toc105766056"/>
      <w:r w:rsidRPr="00BE196F">
        <w:rPr>
          <w:b/>
          <w:bCs/>
        </w:rPr>
        <w:t>Project Plan</w:t>
      </w:r>
      <w:bookmarkEnd w:id="109"/>
    </w:p>
    <w:p w14:paraId="3C8DF359" w14:textId="68AB525D" w:rsidR="002943DA" w:rsidRPr="00BE196F" w:rsidRDefault="00284C69" w:rsidP="00AD71BF">
      <w:pPr>
        <w:pStyle w:val="Heading2"/>
        <w:numPr>
          <w:ilvl w:val="1"/>
          <w:numId w:val="20"/>
        </w:numPr>
      </w:pPr>
      <w:bookmarkStart w:id="110" w:name="_Toc105766057"/>
      <w:r w:rsidRPr="00BE196F">
        <w:t>Schedule</w:t>
      </w:r>
      <w:bookmarkEnd w:id="110"/>
    </w:p>
    <w:p w14:paraId="0F83B2DF" w14:textId="3BC2ED2A" w:rsidR="007038FE" w:rsidRPr="00BE196F" w:rsidRDefault="007038FE" w:rsidP="00AD71BF">
      <w:pPr>
        <w:pStyle w:val="Heading2"/>
        <w:numPr>
          <w:ilvl w:val="1"/>
          <w:numId w:val="21"/>
        </w:numPr>
      </w:pPr>
      <w:bookmarkStart w:id="111" w:name="_Toc105766058"/>
      <w:r w:rsidRPr="00BE196F">
        <w:t>Dependencies</w:t>
      </w:r>
      <w:bookmarkEnd w:id="111"/>
    </w:p>
    <w:p w14:paraId="22EDA46B" w14:textId="24423DBB" w:rsidR="007038FE" w:rsidRPr="00BE196F" w:rsidRDefault="007038FE" w:rsidP="00AD71BF">
      <w:pPr>
        <w:pStyle w:val="Heading2"/>
        <w:numPr>
          <w:ilvl w:val="1"/>
          <w:numId w:val="21"/>
        </w:numPr>
      </w:pPr>
      <w:bookmarkStart w:id="112" w:name="_Toc105766059"/>
      <w:r w:rsidRPr="00BE196F">
        <w:t>Assumptions</w:t>
      </w:r>
      <w:bookmarkEnd w:id="112"/>
    </w:p>
    <w:p w14:paraId="1C46F452" w14:textId="603D725A" w:rsidR="007038FE" w:rsidRPr="00BE196F" w:rsidRDefault="007038FE" w:rsidP="00AD71BF">
      <w:pPr>
        <w:pStyle w:val="Heading2"/>
        <w:numPr>
          <w:ilvl w:val="1"/>
          <w:numId w:val="21"/>
        </w:numPr>
      </w:pPr>
      <w:bookmarkStart w:id="113" w:name="_Toc105766060"/>
      <w:r w:rsidRPr="00BE196F">
        <w:t>Constraints</w:t>
      </w:r>
      <w:bookmarkEnd w:id="113"/>
    </w:p>
    <w:p w14:paraId="686EEC7F" w14:textId="72BD0158" w:rsidR="00D05731" w:rsidRPr="00BE196F" w:rsidRDefault="00D05731" w:rsidP="00AD71BF">
      <w:pPr>
        <w:pStyle w:val="Heading1"/>
        <w:numPr>
          <w:ilvl w:val="0"/>
          <w:numId w:val="15"/>
        </w:numPr>
        <w:ind w:left="426" w:hanging="426"/>
        <w:rPr>
          <w:b/>
          <w:bCs/>
        </w:rPr>
      </w:pPr>
      <w:bookmarkStart w:id="114" w:name="_Toc105766061"/>
      <w:r w:rsidRPr="00BE196F">
        <w:rPr>
          <w:b/>
          <w:bCs/>
        </w:rPr>
        <w:t>Project Scope and Goals</w:t>
      </w:r>
      <w:bookmarkEnd w:id="114"/>
    </w:p>
    <w:p w14:paraId="57E9811B" w14:textId="69FEDB6E" w:rsidR="0021386D" w:rsidRPr="00BE196F" w:rsidRDefault="001F2B7E" w:rsidP="0021386D">
      <w:r w:rsidRPr="00BE196F">
        <w:t xml:space="preserve">The aim of this project is to design and develop a web-based Python Flask application that will assist the Registrar and lecturers in identifying contract-cheating and original authorship of assignments. </w:t>
      </w:r>
      <w:r w:rsidR="00E4673E" w:rsidRPr="00BE196F">
        <w:t>The goals of the project are</w:t>
      </w:r>
      <w:r w:rsidR="00537933" w:rsidRPr="00BE196F">
        <w:t xml:space="preserve"> </w:t>
      </w:r>
      <w:r w:rsidR="00E4673E" w:rsidRPr="00BE196F">
        <w:t>as follow:</w:t>
      </w:r>
    </w:p>
    <w:p w14:paraId="39F07B7F" w14:textId="4B4E1D39" w:rsidR="00E4673E" w:rsidRPr="00BE196F" w:rsidRDefault="00557C57" w:rsidP="00BA7FDA">
      <w:pPr>
        <w:pStyle w:val="ListParagraph"/>
        <w:numPr>
          <w:ilvl w:val="0"/>
          <w:numId w:val="41"/>
        </w:numPr>
        <w:ind w:left="284" w:hanging="284"/>
      </w:pPr>
      <w:r w:rsidRPr="00BE196F">
        <w:t>Design and develop a simple yet intuitive interface for users to easily navigate the application, upload source and evidence texts, perform stylometric analysis and text comparisons, generate feedback reports that indicates the level of contract-cheating and authorship</w:t>
      </w:r>
    </w:p>
    <w:p w14:paraId="0EC3EF93" w14:textId="04E62792" w:rsidR="007E6CFB" w:rsidRPr="00BE196F" w:rsidRDefault="007E6CFB" w:rsidP="00BA7FDA">
      <w:pPr>
        <w:pStyle w:val="ListParagraph"/>
        <w:numPr>
          <w:ilvl w:val="0"/>
          <w:numId w:val="41"/>
        </w:numPr>
        <w:ind w:left="284" w:hanging="284"/>
      </w:pPr>
      <w:r w:rsidRPr="00BE196F">
        <w:t>Increase the accuracy of detected plagiarism levels/authorship attribution.</w:t>
      </w:r>
    </w:p>
    <w:p w14:paraId="0C88ACA3" w14:textId="2C16E72D" w:rsidR="002E5F1C" w:rsidRPr="00BE196F" w:rsidRDefault="002E5F1C" w:rsidP="00BA7FDA">
      <w:pPr>
        <w:pStyle w:val="ListParagraph"/>
        <w:numPr>
          <w:ilvl w:val="0"/>
          <w:numId w:val="41"/>
        </w:numPr>
        <w:ind w:left="284" w:hanging="284"/>
      </w:pPr>
      <w:r w:rsidRPr="00BE196F">
        <w:t>Streamline the contract-cheating investigation process of the Registrar/client</w:t>
      </w:r>
    </w:p>
    <w:p w14:paraId="7639B6BB" w14:textId="54064E29" w:rsidR="00557C57" w:rsidRPr="00BE196F" w:rsidRDefault="00973F73" w:rsidP="00BA7FDA">
      <w:pPr>
        <w:pStyle w:val="ListParagraph"/>
        <w:numPr>
          <w:ilvl w:val="0"/>
          <w:numId w:val="41"/>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BA7FDA">
      <w:pPr>
        <w:pStyle w:val="ListParagraph"/>
        <w:numPr>
          <w:ilvl w:val="0"/>
          <w:numId w:val="41"/>
        </w:numPr>
        <w:ind w:left="284" w:hanging="284"/>
      </w:pPr>
      <w:r w:rsidRPr="00BE196F">
        <w:t xml:space="preserve">Stylometric analysis should be based on the following performance metrics: </w:t>
      </w:r>
    </w:p>
    <w:p w14:paraId="14E9FC37" w14:textId="77777777" w:rsidR="00973F73" w:rsidRPr="00BE196F" w:rsidRDefault="00973F73" w:rsidP="00973F73">
      <w:pPr>
        <w:pStyle w:val="ListParagraph"/>
        <w:numPr>
          <w:ilvl w:val="0"/>
          <w:numId w:val="42"/>
        </w:numPr>
      </w:pPr>
      <w:r w:rsidRPr="00BE196F">
        <w:t>Word, characters and punctuation counts</w:t>
      </w:r>
    </w:p>
    <w:p w14:paraId="7E1473AB" w14:textId="77777777" w:rsidR="00973F73" w:rsidRPr="00BE196F" w:rsidRDefault="00973F73" w:rsidP="00973F73">
      <w:pPr>
        <w:pStyle w:val="ListParagraph"/>
        <w:numPr>
          <w:ilvl w:val="0"/>
          <w:numId w:val="42"/>
        </w:numPr>
      </w:pPr>
      <w:r w:rsidRPr="00BE196F">
        <w:t>Document metadata</w:t>
      </w:r>
    </w:p>
    <w:p w14:paraId="694456FB" w14:textId="77777777" w:rsidR="00973F73" w:rsidRPr="00BE196F" w:rsidRDefault="00973F73" w:rsidP="00973F73">
      <w:pPr>
        <w:pStyle w:val="ListParagraph"/>
        <w:numPr>
          <w:ilvl w:val="0"/>
          <w:numId w:val="42"/>
        </w:numPr>
      </w:pPr>
      <w:r w:rsidRPr="00BE196F">
        <w:t>Binongo-Analysis and clustering</w:t>
      </w:r>
    </w:p>
    <w:p w14:paraId="3C908022" w14:textId="77777777" w:rsidR="00973F73" w:rsidRPr="00BE196F" w:rsidRDefault="00973F73" w:rsidP="00973F73">
      <w:pPr>
        <w:pStyle w:val="ListParagraph"/>
        <w:numPr>
          <w:ilvl w:val="0"/>
          <w:numId w:val="42"/>
        </w:numPr>
      </w:pPr>
      <w:r w:rsidRPr="00BE196F">
        <w:t>Distance between clusters (Burrow’s Delta)</w:t>
      </w:r>
    </w:p>
    <w:p w14:paraId="4E934958" w14:textId="287ED3F7" w:rsidR="00973F73" w:rsidRPr="00BE196F" w:rsidRDefault="00973F73" w:rsidP="00973F73">
      <w:pPr>
        <w:pStyle w:val="ListParagraph"/>
        <w:numPr>
          <w:ilvl w:val="0"/>
          <w:numId w:val="42"/>
        </w:numPr>
      </w:pPr>
      <w:r w:rsidRPr="00BE196F">
        <w:t>Number of document revisions</w:t>
      </w:r>
    </w:p>
    <w:p w14:paraId="24967835" w14:textId="788133F3" w:rsidR="00234FFF" w:rsidRPr="00BE196F" w:rsidRDefault="00234FFF" w:rsidP="00234FFF">
      <w:pPr>
        <w:pStyle w:val="ListParagraph"/>
        <w:numPr>
          <w:ilvl w:val="0"/>
          <w:numId w:val="46"/>
        </w:numPr>
        <w:ind w:left="284" w:hanging="284"/>
      </w:pPr>
      <w:r w:rsidRPr="00BE196F">
        <w:lastRenderedPageBreak/>
        <w:t>Cross entropy is plausible method to identify the variance in writing styles between authors to identify contract-cheating</w:t>
      </w:r>
    </w:p>
    <w:p w14:paraId="5604C686" w14:textId="0DF20E8F" w:rsidR="003B501F" w:rsidRPr="00BE196F" w:rsidRDefault="003B501F" w:rsidP="003B501F">
      <w:pPr>
        <w:pStyle w:val="ListParagraph"/>
        <w:numPr>
          <w:ilvl w:val="0"/>
          <w:numId w:val="45"/>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3B501F">
      <w:pPr>
        <w:pStyle w:val="ListParagraph"/>
        <w:numPr>
          <w:ilvl w:val="0"/>
          <w:numId w:val="44"/>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3B501F">
      <w:pPr>
        <w:pStyle w:val="ListParagraph"/>
        <w:numPr>
          <w:ilvl w:val="0"/>
          <w:numId w:val="44"/>
        </w:numPr>
        <w:ind w:left="284" w:hanging="284"/>
      </w:pPr>
      <w:r w:rsidRPr="00BE196F">
        <w:t>Automation of identifying text similarities (no manual document comparisons and text highlighting)</w:t>
      </w:r>
    </w:p>
    <w:p w14:paraId="3772D3D7" w14:textId="1610AC19" w:rsidR="00A90853" w:rsidRPr="00BE196F" w:rsidRDefault="00A90853" w:rsidP="003B501F">
      <w:pPr>
        <w:pStyle w:val="ListParagraph"/>
        <w:numPr>
          <w:ilvl w:val="0"/>
          <w:numId w:val="44"/>
        </w:numPr>
        <w:ind w:left="284" w:hanging="284"/>
      </w:pPr>
      <w:r w:rsidRPr="00BE196F">
        <w:t>Side-by-side document comparisons in a new window (no manual document comparisons)</w:t>
      </w:r>
    </w:p>
    <w:p w14:paraId="18A6F6A7" w14:textId="517008CB" w:rsidR="00F67AE7" w:rsidRPr="00BE196F" w:rsidRDefault="00F67AE7" w:rsidP="003B501F">
      <w:pPr>
        <w:pStyle w:val="ListParagraph"/>
        <w:numPr>
          <w:ilvl w:val="0"/>
          <w:numId w:val="44"/>
        </w:numPr>
        <w:ind w:left="284" w:hanging="284"/>
      </w:pPr>
      <w:r w:rsidRPr="00BE196F">
        <w:t>Feedback reports should indicate whether an author’s written piece is an original piece of work, along with the evidence based on the stylometric performance metrics.</w:t>
      </w:r>
    </w:p>
    <w:p w14:paraId="35950B5A" w14:textId="38CD1D3D" w:rsidR="00973F73" w:rsidRPr="00BE196F" w:rsidRDefault="00973F73" w:rsidP="00973F73">
      <w:pPr>
        <w:pStyle w:val="ListParagraph"/>
        <w:numPr>
          <w:ilvl w:val="0"/>
          <w:numId w:val="43"/>
        </w:numPr>
        <w:ind w:left="284" w:hanging="284"/>
      </w:pPr>
      <w:r w:rsidRPr="00BE196F">
        <w:t>Feedback reports should contain data visualisation methods, such as graphs or charts, to indicate authorship attribution via clustering, and providing the charts with a legend to facilitate comprehension of the charts.</w:t>
      </w:r>
    </w:p>
    <w:p w14:paraId="2FE781FB" w14:textId="429C8F0D" w:rsidR="00973F73" w:rsidRPr="00BE196F" w:rsidRDefault="00C8055B" w:rsidP="00973F73">
      <w:pPr>
        <w:pStyle w:val="ListParagraph"/>
        <w:numPr>
          <w:ilvl w:val="0"/>
          <w:numId w:val="43"/>
        </w:numPr>
        <w:ind w:left="284" w:hanging="284"/>
      </w:pPr>
      <w:r w:rsidRPr="00BE196F">
        <w:t xml:space="preserve">Use machine learning algorithms (such as </w:t>
      </w:r>
      <w:r w:rsidR="00670E32" w:rsidRPr="00BE196F">
        <w:t>n-KK and SMO</w:t>
      </w:r>
      <w:r w:rsidRPr="00BE196F">
        <w:t xml:space="preserve">) to </w:t>
      </w:r>
      <w:r w:rsidR="00FF558A" w:rsidRPr="00BE196F">
        <w:t>assist the stylometric analysis in order to identify contract-cheating and original authorship of documents.</w:t>
      </w:r>
    </w:p>
    <w:p w14:paraId="0B28BE5E" w14:textId="7951D129" w:rsidR="002978A9" w:rsidRPr="00BE196F" w:rsidRDefault="002978A9" w:rsidP="00973F73">
      <w:pPr>
        <w:pStyle w:val="ListParagraph"/>
        <w:numPr>
          <w:ilvl w:val="0"/>
          <w:numId w:val="43"/>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973F73">
      <w:pPr>
        <w:pStyle w:val="ListParagraph"/>
        <w:numPr>
          <w:ilvl w:val="0"/>
          <w:numId w:val="43"/>
        </w:numPr>
        <w:ind w:left="284" w:hanging="284"/>
      </w:pPr>
      <w:r w:rsidRPr="00BE196F">
        <w:t>Users should be provided with the option to compare one source document and one evidence text, or one source document and a local corpus on the device.</w:t>
      </w:r>
    </w:p>
    <w:p w14:paraId="73D71304" w14:textId="632180B2" w:rsidR="00344EE3" w:rsidRPr="00BE196F" w:rsidRDefault="00AA62A0" w:rsidP="00973F73">
      <w:pPr>
        <w:pStyle w:val="ListParagraph"/>
        <w:numPr>
          <w:ilvl w:val="0"/>
          <w:numId w:val="43"/>
        </w:numPr>
        <w:ind w:left="284" w:hanging="284"/>
      </w:pPr>
      <w:r w:rsidRPr="00BE196F">
        <w:t>The user should be provided with the option to store feedback reports locally on their device or to a cloud service</w:t>
      </w:r>
    </w:p>
    <w:p w14:paraId="175310FF" w14:textId="49FBB784" w:rsidR="00302B14" w:rsidRPr="00BE196F" w:rsidRDefault="00302B14" w:rsidP="00973F73">
      <w:pPr>
        <w:pStyle w:val="ListParagraph"/>
        <w:numPr>
          <w:ilvl w:val="0"/>
          <w:numId w:val="43"/>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53C26795" w:rsidR="00DA5508" w:rsidRPr="00BE196F" w:rsidRDefault="00890115" w:rsidP="00DA5508">
      <w:r w:rsidRPr="00BE196F">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the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AD71BF">
      <w:pPr>
        <w:pStyle w:val="Heading1"/>
        <w:numPr>
          <w:ilvl w:val="0"/>
          <w:numId w:val="15"/>
        </w:numPr>
        <w:ind w:left="426" w:hanging="426"/>
        <w:rPr>
          <w:b/>
          <w:bCs/>
        </w:rPr>
      </w:pPr>
      <w:bookmarkStart w:id="115" w:name="_Toc105766062"/>
      <w:r w:rsidRPr="00BE196F">
        <w:rPr>
          <w:b/>
          <w:bCs/>
        </w:rPr>
        <w:t>Deliverables</w:t>
      </w:r>
      <w:bookmarkEnd w:id="115"/>
    </w:p>
    <w:p w14:paraId="6A266C29" w14:textId="0D4D7C35" w:rsidR="002B17C1" w:rsidRPr="002B17C1" w:rsidRDefault="002B17C1" w:rsidP="002B17C1">
      <w:r>
        <w:t>The project team strives to provide stakeholders with the highest quality deliverables possible.</w:t>
      </w:r>
    </w:p>
    <w:p w14:paraId="1355C3DC" w14:textId="3436C806" w:rsidR="00C547A2" w:rsidRDefault="00C547A2" w:rsidP="00AD71BF">
      <w:pPr>
        <w:pStyle w:val="Heading2"/>
        <w:numPr>
          <w:ilvl w:val="1"/>
          <w:numId w:val="24"/>
        </w:numPr>
      </w:pPr>
      <w:bookmarkStart w:id="116" w:name="_Toc105766063"/>
      <w:r w:rsidRPr="00BE196F">
        <w:t>Documentation Oriented Deliverables</w:t>
      </w:r>
      <w:bookmarkEnd w:id="116"/>
    </w:p>
    <w:p w14:paraId="32142EA3" w14:textId="77777777" w:rsidR="002416FE" w:rsidRDefault="002416FE" w:rsidP="002416FE">
      <w:pPr>
        <w:pStyle w:val="ListParagraph"/>
        <w:numPr>
          <w:ilvl w:val="0"/>
          <w:numId w:val="24"/>
        </w:numPr>
      </w:pPr>
      <w:r>
        <w:t>This section offers a list of the project's major documentation deliverables.</w:t>
      </w: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 xml:space="preserve">This deliverable is a report that details the viability of the suggested systems/solutions. Various characteristics of various systems and alternatives are examined in this document to identify their applicable </w:t>
            </w:r>
            <w:r>
              <w:lastRenderedPageBreak/>
              <w:t>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lastRenderedPageBreak/>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AD71BF">
      <w:pPr>
        <w:pStyle w:val="Heading2"/>
        <w:numPr>
          <w:ilvl w:val="1"/>
          <w:numId w:val="25"/>
        </w:numPr>
      </w:pPr>
      <w:bookmarkStart w:id="117" w:name="_Toc105766064"/>
      <w:r w:rsidRPr="00BE196F">
        <w:t>Secondary Documentation Deliverables</w:t>
      </w:r>
      <w:bookmarkEnd w:id="117"/>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363B73">
      <w:pPr>
        <w:pStyle w:val="ListParagraph"/>
        <w:numPr>
          <w:ilvl w:val="0"/>
          <w:numId w:val="68"/>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363B73">
      <w:pPr>
        <w:pStyle w:val="ListParagraph"/>
        <w:numPr>
          <w:ilvl w:val="0"/>
          <w:numId w:val="68"/>
        </w:numPr>
        <w:spacing w:after="160" w:line="360" w:lineRule="auto"/>
        <w:ind w:left="284" w:hanging="284"/>
        <w:jc w:val="both"/>
      </w:pPr>
      <w:r>
        <w:t>The solution's versatility. If any of the deliverables need to be improved or become a source of concern, they will be considered and altered as necessary.</w:t>
      </w:r>
    </w:p>
    <w:p w14:paraId="0B4278E2" w14:textId="77777777" w:rsidR="00363B73" w:rsidRDefault="00363B73" w:rsidP="00363B73">
      <w:pPr>
        <w:pStyle w:val="ListParagraph"/>
        <w:numPr>
          <w:ilvl w:val="0"/>
          <w:numId w:val="68"/>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363B73">
      <w:pPr>
        <w:pStyle w:val="ListParagraph"/>
        <w:numPr>
          <w:ilvl w:val="0"/>
          <w:numId w:val="68"/>
        </w:numPr>
        <w:spacing w:after="160" w:line="360" w:lineRule="auto"/>
        <w:ind w:left="284" w:hanging="284"/>
        <w:jc w:val="both"/>
      </w:pPr>
      <w:r>
        <w:t>Processes and procedures for development that will be used throughout the project's life cycle.</w:t>
      </w:r>
    </w:p>
    <w:p w14:paraId="598C3FB5" w14:textId="77777777" w:rsidR="00363B73" w:rsidRDefault="00363B73" w:rsidP="00363B73">
      <w:pPr>
        <w:pStyle w:val="ListParagraph"/>
        <w:numPr>
          <w:ilvl w:val="0"/>
          <w:numId w:val="68"/>
        </w:numPr>
        <w:spacing w:after="160" w:line="360" w:lineRule="auto"/>
        <w:ind w:left="284" w:hanging="284"/>
        <w:jc w:val="both"/>
      </w:pPr>
      <w:r>
        <w:t>The planned processes and activities will be implemented, and their progress will be documented on a regular basis.</w:t>
      </w:r>
    </w:p>
    <w:p w14:paraId="7474EF06" w14:textId="77777777" w:rsidR="00363B73" w:rsidRDefault="00363B73" w:rsidP="00363B73">
      <w:pPr>
        <w:pStyle w:val="ListParagraph"/>
        <w:numPr>
          <w:ilvl w:val="0"/>
          <w:numId w:val="68"/>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363B73">
      <w:pPr>
        <w:pStyle w:val="ListParagraph"/>
        <w:numPr>
          <w:ilvl w:val="0"/>
          <w:numId w:val="68"/>
        </w:numPr>
        <w:spacing w:after="160" w:line="360" w:lineRule="auto"/>
        <w:ind w:left="284" w:hanging="284"/>
        <w:jc w:val="both"/>
      </w:pPr>
      <w:r>
        <w:t>Problems that may occur as a result of unanticipated events.</w:t>
      </w:r>
    </w:p>
    <w:p w14:paraId="1183B953" w14:textId="77777777" w:rsidR="00363B73" w:rsidRDefault="00363B73" w:rsidP="00363B73">
      <w:pPr>
        <w:pStyle w:val="ListParagraph"/>
        <w:numPr>
          <w:ilvl w:val="0"/>
          <w:numId w:val="68"/>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363B73">
      <w:pPr>
        <w:pStyle w:val="ListParagraph"/>
        <w:numPr>
          <w:ilvl w:val="0"/>
          <w:numId w:val="68"/>
        </w:numPr>
        <w:spacing w:after="160" w:line="360" w:lineRule="auto"/>
        <w:ind w:left="284" w:hanging="284"/>
        <w:jc w:val="both"/>
      </w:pPr>
      <w:r>
        <w:t>Quality standards have been developed. These will be used to guarantee that the deliverables meet the required standards.</w:t>
      </w:r>
    </w:p>
    <w:p w14:paraId="360C8391" w14:textId="77777777" w:rsidR="00363B73" w:rsidRDefault="00363B73" w:rsidP="00363B73">
      <w:pPr>
        <w:pStyle w:val="ListParagraph"/>
        <w:numPr>
          <w:ilvl w:val="0"/>
          <w:numId w:val="68"/>
        </w:numPr>
        <w:spacing w:after="160" w:line="360" w:lineRule="auto"/>
        <w:ind w:left="284" w:hanging="284"/>
        <w:jc w:val="both"/>
      </w:pPr>
      <w:r>
        <w:t>The resources to be used in each phase, activity, and task.</w:t>
      </w:r>
    </w:p>
    <w:p w14:paraId="192018B6" w14:textId="77777777" w:rsidR="00363B73" w:rsidRDefault="00363B73" w:rsidP="00363B73">
      <w:pPr>
        <w:pStyle w:val="ListParagraph"/>
        <w:numPr>
          <w:ilvl w:val="0"/>
          <w:numId w:val="68"/>
        </w:numPr>
        <w:spacing w:after="160" w:line="360" w:lineRule="auto"/>
        <w:ind w:left="284" w:hanging="284"/>
        <w:jc w:val="both"/>
      </w:pPr>
      <w:r>
        <w:t>Risks that must be managed throughout the project's life cycle.</w:t>
      </w:r>
    </w:p>
    <w:p w14:paraId="7F60B915" w14:textId="77777777" w:rsidR="00363B73" w:rsidRDefault="00363B73" w:rsidP="00363B73">
      <w:pPr>
        <w:pStyle w:val="ListParagraph"/>
        <w:numPr>
          <w:ilvl w:val="0"/>
          <w:numId w:val="68"/>
        </w:numPr>
        <w:spacing w:after="160" w:line="360" w:lineRule="auto"/>
        <w:ind w:left="284" w:hanging="284"/>
        <w:jc w:val="both"/>
      </w:pPr>
      <w:r>
        <w:t>If any unforeseen circumstances emerge, or if the project sponsor wishes to add more functionality to the deliverables, the schedule may be adjusted.</w:t>
      </w:r>
    </w:p>
    <w:p w14:paraId="144B9B07" w14:textId="77777777" w:rsidR="00363B73" w:rsidRPr="00363B73" w:rsidRDefault="00363B73" w:rsidP="00363B73"/>
    <w:p w14:paraId="55AEAF17" w14:textId="584907A4" w:rsidR="00C547A2" w:rsidRPr="00BE196F" w:rsidRDefault="00C547A2" w:rsidP="00AD71BF">
      <w:pPr>
        <w:pStyle w:val="Heading2"/>
        <w:numPr>
          <w:ilvl w:val="1"/>
          <w:numId w:val="25"/>
        </w:numPr>
      </w:pPr>
      <w:bookmarkStart w:id="118" w:name="_Toc105766065"/>
      <w:r w:rsidRPr="00BE196F">
        <w:lastRenderedPageBreak/>
        <w:t>Primary Deliverable</w:t>
      </w:r>
      <w:bookmarkEnd w:id="118"/>
    </w:p>
    <w:p w14:paraId="04B70AB4" w14:textId="3EB9C27F" w:rsidR="00C547A2" w:rsidRPr="00BE196F" w:rsidRDefault="00C547A2" w:rsidP="00AD71BF">
      <w:pPr>
        <w:pStyle w:val="Heading2"/>
        <w:numPr>
          <w:ilvl w:val="1"/>
          <w:numId w:val="25"/>
        </w:numPr>
      </w:pPr>
      <w:bookmarkStart w:id="119" w:name="_Toc105766066"/>
      <w:r w:rsidRPr="00BE196F">
        <w:t>Secondary Deliverables</w:t>
      </w:r>
      <w:bookmarkEnd w:id="119"/>
    </w:p>
    <w:p w14:paraId="703708F0" w14:textId="04D91DE1" w:rsidR="00C547A2" w:rsidRPr="00BE196F" w:rsidRDefault="00C547A2" w:rsidP="00AD71BF">
      <w:pPr>
        <w:pStyle w:val="Heading3"/>
        <w:numPr>
          <w:ilvl w:val="2"/>
          <w:numId w:val="26"/>
        </w:numPr>
        <w:rPr>
          <w:b/>
          <w:bCs/>
          <w:color w:val="auto"/>
        </w:rPr>
      </w:pPr>
      <w:bookmarkStart w:id="120" w:name="_Toc105766067"/>
      <w:r w:rsidRPr="00BE196F">
        <w:rPr>
          <w:b/>
          <w:bCs/>
          <w:color w:val="auto"/>
        </w:rPr>
        <w:t>User Manuals</w:t>
      </w:r>
      <w:bookmarkEnd w:id="120"/>
    </w:p>
    <w:p w14:paraId="185BFC4F" w14:textId="7DA4DF89" w:rsidR="00C547A2" w:rsidRPr="00BE196F" w:rsidRDefault="00C547A2" w:rsidP="00AD71BF">
      <w:pPr>
        <w:pStyle w:val="Heading3"/>
        <w:numPr>
          <w:ilvl w:val="2"/>
          <w:numId w:val="26"/>
        </w:numPr>
        <w:rPr>
          <w:b/>
          <w:bCs/>
          <w:color w:val="auto"/>
        </w:rPr>
      </w:pPr>
      <w:bookmarkStart w:id="121" w:name="_Toc105766068"/>
      <w:r w:rsidRPr="00BE196F">
        <w:rPr>
          <w:b/>
          <w:bCs/>
          <w:color w:val="auto"/>
        </w:rPr>
        <w:t>User Training</w:t>
      </w:r>
      <w:bookmarkEnd w:id="121"/>
    </w:p>
    <w:p w14:paraId="39208ECB" w14:textId="6A4F36E9" w:rsidR="000B1DF2" w:rsidRPr="00BE196F" w:rsidRDefault="000B1DF2" w:rsidP="00AD71BF">
      <w:pPr>
        <w:pStyle w:val="Heading2"/>
        <w:numPr>
          <w:ilvl w:val="1"/>
          <w:numId w:val="25"/>
        </w:numPr>
      </w:pPr>
      <w:bookmarkStart w:id="122" w:name="_Toc105766069"/>
      <w:r w:rsidRPr="00BE196F">
        <w:t>Stakeholders</w:t>
      </w:r>
      <w:bookmarkEnd w:id="122"/>
    </w:p>
    <w:p w14:paraId="7AFB7FE1" w14:textId="07BD8FDC" w:rsidR="000839FB" w:rsidRPr="00BE196F" w:rsidRDefault="00D05731" w:rsidP="00AD71BF">
      <w:pPr>
        <w:pStyle w:val="Heading1"/>
        <w:numPr>
          <w:ilvl w:val="0"/>
          <w:numId w:val="15"/>
        </w:numPr>
        <w:ind w:left="426" w:hanging="426"/>
        <w:rPr>
          <w:b/>
          <w:bCs/>
        </w:rPr>
      </w:pPr>
      <w:bookmarkStart w:id="123" w:name="_Toc105766070"/>
      <w:r w:rsidRPr="00BE196F">
        <w:rPr>
          <w:b/>
          <w:bCs/>
        </w:rPr>
        <w:t>Critical Success Factors</w:t>
      </w:r>
      <w:bookmarkEnd w:id="123"/>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37EF5">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40CBBD7" w14:textId="77777777" w:rsidR="00FE1837" w:rsidRPr="00F37EF5" w:rsidRDefault="00FE1837" w:rsidP="00F37EF5">
            <w:pPr>
              <w:jc w:val="center"/>
              <w:rPr>
                <w:b/>
                <w:bCs/>
                <w:color w:val="FFFFFF" w:themeColor="background1"/>
              </w:rPr>
            </w:pPr>
            <w:r w:rsidRPr="00F37EF5">
              <w:rPr>
                <w:b/>
                <w:bCs/>
                <w:color w:val="FFFFFF" w:themeColor="background1"/>
              </w:rPr>
              <w:t>Critical success factor</w:t>
            </w:r>
          </w:p>
        </w:tc>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78F025E" w14:textId="1BA0ED57" w:rsidR="00FE1837" w:rsidRPr="00F37EF5" w:rsidRDefault="00FE1837" w:rsidP="00F37EF5">
            <w:pPr>
              <w:jc w:val="center"/>
              <w:rPr>
                <w:b/>
                <w:bCs/>
                <w:color w:val="FFFFFF" w:themeColor="background1"/>
              </w:rPr>
            </w:pPr>
            <w:r w:rsidRPr="00F37EF5">
              <w:rPr>
                <w:b/>
                <w:bCs/>
                <w:color w:val="FFFFFF" w:themeColor="background1"/>
              </w:rPr>
              <w:t>Description</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 xml:space="preserve">If the budget changes, the stakeholders must be informed, and the team and </w:t>
            </w:r>
            <w:r w:rsidRPr="00BE196F">
              <w:lastRenderedPageBreak/>
              <w:t>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lastRenderedPageBreak/>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AD71BF">
      <w:pPr>
        <w:pStyle w:val="Heading1"/>
        <w:numPr>
          <w:ilvl w:val="0"/>
          <w:numId w:val="15"/>
        </w:numPr>
        <w:ind w:left="426" w:hanging="426"/>
        <w:rPr>
          <w:b/>
          <w:bCs/>
        </w:rPr>
      </w:pPr>
      <w:bookmarkStart w:id="124" w:name="_Toc105766071"/>
      <w:r w:rsidRPr="00BE196F">
        <w:rPr>
          <w:b/>
          <w:bCs/>
        </w:rPr>
        <w:t>Risk Plan</w:t>
      </w:r>
      <w:bookmarkEnd w:id="124"/>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353"/>
        <w:gridCol w:w="975"/>
        <w:gridCol w:w="1101"/>
        <w:gridCol w:w="2124"/>
        <w:gridCol w:w="1880"/>
      </w:tblGrid>
      <w:tr w:rsidR="00FE1837" w:rsidRPr="00BE196F" w14:paraId="41BEDA74" w14:textId="77777777" w:rsidTr="00F37EF5">
        <w:tc>
          <w:tcPr>
            <w:tcW w:w="1586"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C6FB656" w14:textId="77777777" w:rsidR="00FE1837" w:rsidRPr="00F37EF5" w:rsidRDefault="00FE1837">
            <w:pPr>
              <w:jc w:val="center"/>
              <w:rPr>
                <w:b/>
                <w:bCs/>
                <w:color w:val="FFFFFF" w:themeColor="background1"/>
              </w:rPr>
            </w:pPr>
            <w:r w:rsidRPr="00F37EF5">
              <w:rPr>
                <w:b/>
                <w:bCs/>
                <w:color w:val="FFFFFF" w:themeColor="background1"/>
              </w:rPr>
              <w:t>Risk description</w:t>
            </w:r>
          </w:p>
        </w:tc>
        <w:tc>
          <w:tcPr>
            <w:tcW w:w="1244"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4B2B970" w14:textId="77777777" w:rsidR="00FE1837" w:rsidRPr="00F37EF5" w:rsidRDefault="00FE1837">
            <w:pPr>
              <w:jc w:val="center"/>
              <w:rPr>
                <w:b/>
                <w:bCs/>
                <w:color w:val="FFFFFF" w:themeColor="background1"/>
              </w:rPr>
            </w:pPr>
            <w:r w:rsidRPr="00F37EF5">
              <w:rPr>
                <w:b/>
                <w:bCs/>
                <w:color w:val="FFFFFF" w:themeColor="background1"/>
              </w:rPr>
              <w:t>Probability (1-10)</w:t>
            </w:r>
          </w:p>
        </w:tc>
        <w:tc>
          <w:tcPr>
            <w:tcW w:w="98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780E05E" w14:textId="77777777" w:rsidR="00FE1837" w:rsidRPr="00F37EF5" w:rsidRDefault="00FE1837">
            <w:pPr>
              <w:jc w:val="center"/>
              <w:rPr>
                <w:b/>
                <w:bCs/>
                <w:color w:val="FFFFFF" w:themeColor="background1"/>
              </w:rPr>
            </w:pPr>
            <w:r w:rsidRPr="00F37EF5">
              <w:rPr>
                <w:b/>
                <w:bCs/>
                <w:color w:val="FFFFFF" w:themeColor="background1"/>
              </w:rPr>
              <w:t>Impact (1-10)</w:t>
            </w:r>
          </w:p>
        </w:tc>
        <w:tc>
          <w:tcPr>
            <w:tcW w:w="111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62C5875" w14:textId="77777777" w:rsidR="00FE1837" w:rsidRPr="00F37EF5" w:rsidRDefault="00FE1837">
            <w:pPr>
              <w:jc w:val="center"/>
              <w:rPr>
                <w:b/>
                <w:bCs/>
                <w:color w:val="FFFFFF" w:themeColor="background1"/>
              </w:rPr>
            </w:pPr>
            <w:r w:rsidRPr="00F37EF5">
              <w:rPr>
                <w:b/>
                <w:bCs/>
                <w:color w:val="FFFFFF" w:themeColor="background1"/>
              </w:rPr>
              <w:t>Priority (1-10)</w:t>
            </w:r>
          </w:p>
        </w:tc>
        <w:tc>
          <w:tcPr>
            <w:tcW w:w="2195"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5E4A3FF7" w14:textId="77777777" w:rsidR="00FE1837" w:rsidRPr="00F37EF5" w:rsidRDefault="00FE1837">
            <w:pPr>
              <w:jc w:val="center"/>
              <w:rPr>
                <w:b/>
                <w:bCs/>
                <w:color w:val="FFFFFF" w:themeColor="background1"/>
              </w:rPr>
            </w:pPr>
            <w:r w:rsidRPr="00F37EF5">
              <w:rPr>
                <w:b/>
                <w:bCs/>
                <w:color w:val="FFFFFF" w:themeColor="background1"/>
              </w:rPr>
              <w:t>Triggers</w:t>
            </w:r>
          </w:p>
        </w:tc>
        <w:tc>
          <w:tcPr>
            <w:tcW w:w="190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184E129" w14:textId="77777777" w:rsidR="00FE1837" w:rsidRPr="00F37EF5" w:rsidRDefault="00FE1837">
            <w:pPr>
              <w:jc w:val="center"/>
              <w:rPr>
                <w:b/>
                <w:bCs/>
                <w:color w:val="FFFFFF" w:themeColor="background1"/>
              </w:rPr>
            </w:pPr>
            <w:r w:rsidRPr="00F37EF5">
              <w:rPr>
                <w:b/>
                <w:bCs/>
                <w:color w:val="FFFFFF" w:themeColor="background1"/>
              </w:rPr>
              <w:t>Response plan</w:t>
            </w:r>
          </w:p>
        </w:tc>
      </w:tr>
      <w:tr w:rsidR="00FE1837" w:rsidRPr="00BE196F" w14:paraId="39E5F431"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244"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00"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244"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81"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00"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244"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195"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244"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81"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13"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195"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00"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w:t>
            </w:r>
            <w:r w:rsidRPr="00BE196F">
              <w:lastRenderedPageBreak/>
              <w:t xml:space="preserve">before they can be implemented. </w:t>
            </w:r>
          </w:p>
        </w:tc>
      </w:tr>
      <w:tr w:rsidR="00FE1837" w:rsidRPr="00BE196F" w14:paraId="685B0A7B"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lastRenderedPageBreak/>
              <w:t>End-user is not satisfied</w:t>
            </w:r>
          </w:p>
        </w:tc>
        <w:tc>
          <w:tcPr>
            <w:tcW w:w="1244"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195"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00"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244"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81"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00"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244"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81"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13"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00"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244"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13"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195"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00"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Bad relationship with the stakeholder</w:t>
            </w:r>
          </w:p>
        </w:tc>
        <w:tc>
          <w:tcPr>
            <w:tcW w:w="1244"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13"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195"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The stakeholder is unsatisfied with the project team, which could mean they are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t>Communicate with the stakeholder frequently and attempt to keep them satisfied.</w:t>
            </w:r>
          </w:p>
        </w:tc>
      </w:tr>
      <w:tr w:rsidR="00CB44B5" w14:paraId="45387624" w14:textId="77777777" w:rsidTr="00CB44B5">
        <w:tc>
          <w:tcPr>
            <w:tcW w:w="1586" w:type="dxa"/>
          </w:tcPr>
          <w:p w14:paraId="3B6DE576" w14:textId="77777777" w:rsidR="00CB44B5" w:rsidRDefault="00CB44B5" w:rsidP="000F1280">
            <w:r>
              <w:t>External environment: COVID-19</w:t>
            </w:r>
          </w:p>
        </w:tc>
        <w:tc>
          <w:tcPr>
            <w:tcW w:w="1244" w:type="dxa"/>
          </w:tcPr>
          <w:p w14:paraId="0208A7E1" w14:textId="77777777" w:rsidR="00CB44B5" w:rsidRDefault="00CB44B5" w:rsidP="000F1280">
            <w:r>
              <w:t>4</w:t>
            </w:r>
          </w:p>
        </w:tc>
        <w:tc>
          <w:tcPr>
            <w:tcW w:w="981" w:type="dxa"/>
          </w:tcPr>
          <w:p w14:paraId="211D0535" w14:textId="77777777" w:rsidR="00CB44B5" w:rsidRDefault="00CB44B5" w:rsidP="000F1280">
            <w:r>
              <w:t>8</w:t>
            </w:r>
          </w:p>
        </w:tc>
        <w:tc>
          <w:tcPr>
            <w:tcW w:w="1113" w:type="dxa"/>
          </w:tcPr>
          <w:p w14:paraId="715D8B02" w14:textId="77777777" w:rsidR="00CB44B5" w:rsidRDefault="00CB44B5" w:rsidP="000F1280">
            <w:r>
              <w:t>7</w:t>
            </w:r>
          </w:p>
        </w:tc>
        <w:tc>
          <w:tcPr>
            <w:tcW w:w="2195" w:type="dxa"/>
          </w:tcPr>
          <w:p w14:paraId="2CAACAE2" w14:textId="77777777" w:rsidR="00CB44B5" w:rsidRDefault="00CB44B5" w:rsidP="000F1280">
            <w:r>
              <w:t>The South African government introduces new lockdown regulations. A team member is affected by the virus and has to quarantine.</w:t>
            </w:r>
          </w:p>
        </w:tc>
        <w:tc>
          <w:tcPr>
            <w:tcW w:w="1900" w:type="dxa"/>
          </w:tcPr>
          <w:p w14:paraId="2F35FD05" w14:textId="77777777" w:rsidR="00CB44B5" w:rsidRDefault="00CB44B5" w:rsidP="000F1280">
            <w:r>
              <w:t xml:space="preserve">Have measurements in place to hold meetings online, as well as regular communication online to make sure everyone stays informed and up to date with the project. The team should also make use of source control tools, such as Github, to make sure every team </w:t>
            </w:r>
            <w:r>
              <w:lastRenderedPageBreak/>
              <w:t>member has the most recent version of the software solution and can easily add to it.</w:t>
            </w:r>
          </w:p>
        </w:tc>
      </w:tr>
    </w:tbl>
    <w:p w14:paraId="176727A5" w14:textId="77777777" w:rsidR="00FE1837" w:rsidRPr="00BE196F" w:rsidRDefault="00FE1837" w:rsidP="00FE1837"/>
    <w:p w14:paraId="5099E41B" w14:textId="52D9C0D8" w:rsidR="00D05731" w:rsidRPr="00BE196F" w:rsidRDefault="00114F76" w:rsidP="00AD71BF">
      <w:pPr>
        <w:pStyle w:val="Heading1"/>
        <w:numPr>
          <w:ilvl w:val="0"/>
          <w:numId w:val="15"/>
        </w:numPr>
        <w:ind w:left="426" w:hanging="426"/>
        <w:rPr>
          <w:b/>
          <w:bCs/>
        </w:rPr>
      </w:pPr>
      <w:bookmarkStart w:id="125" w:name="_Toc105766072"/>
      <w:r w:rsidRPr="00BE196F">
        <w:rPr>
          <w:b/>
          <w:bCs/>
        </w:rPr>
        <w:t>Project Plan Gantt Chart</w:t>
      </w:r>
      <w:bookmarkEnd w:id="125"/>
    </w:p>
    <w:p w14:paraId="06C811F0" w14:textId="42554C87" w:rsidR="00FC01D6" w:rsidRPr="00BE196F" w:rsidRDefault="00FC01D6" w:rsidP="00FC01D6">
      <w:pPr>
        <w:ind w:hanging="851"/>
      </w:pPr>
      <w:r w:rsidRPr="00BE196F">
        <w:rPr>
          <w:noProof/>
        </w:rPr>
        <w:drawing>
          <wp:inline distT="0" distB="0" distL="0" distR="0" wp14:anchorId="5D65B7EC" wp14:editId="3A453364">
            <wp:extent cx="6948674" cy="4739640"/>
            <wp:effectExtent l="57150" t="57150" r="62230" b="6096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982482" cy="4762700"/>
                    </a:xfrm>
                    <a:prstGeom prst="rect">
                      <a:avLst/>
                    </a:prstGeom>
                    <a:ln w="47625">
                      <a:solidFill>
                        <a:schemeClr val="tx1"/>
                      </a:solidFill>
                    </a:ln>
                  </pic:spPr>
                </pic:pic>
              </a:graphicData>
            </a:graphic>
          </wp:inline>
        </w:drawing>
      </w:r>
    </w:p>
    <w:p w14:paraId="7E2307A1" w14:textId="4B008F75" w:rsidR="007643CB" w:rsidRPr="00BE196F" w:rsidRDefault="00114F76" w:rsidP="00AD71BF">
      <w:pPr>
        <w:pStyle w:val="Heading1"/>
        <w:numPr>
          <w:ilvl w:val="0"/>
          <w:numId w:val="15"/>
        </w:numPr>
        <w:ind w:left="426" w:hanging="426"/>
        <w:rPr>
          <w:b/>
          <w:bCs/>
        </w:rPr>
      </w:pPr>
      <w:bookmarkStart w:id="126" w:name="_Toc105766073"/>
      <w:r w:rsidRPr="00BE196F">
        <w:rPr>
          <w:b/>
          <w:bCs/>
        </w:rPr>
        <w:t>Quality Plan</w:t>
      </w:r>
      <w:bookmarkEnd w:id="126"/>
    </w:p>
    <w:p w14:paraId="3F1F52F3" w14:textId="19BD75CC" w:rsidR="00114F76" w:rsidRDefault="00114F76" w:rsidP="00AD71BF">
      <w:pPr>
        <w:pStyle w:val="Heading1"/>
        <w:numPr>
          <w:ilvl w:val="0"/>
          <w:numId w:val="15"/>
        </w:numPr>
        <w:ind w:left="426" w:hanging="426"/>
        <w:rPr>
          <w:b/>
          <w:bCs/>
        </w:rPr>
      </w:pPr>
      <w:bookmarkStart w:id="127" w:name="_Toc105766074"/>
      <w:r w:rsidRPr="00BE196F">
        <w:rPr>
          <w:b/>
          <w:bCs/>
        </w:rPr>
        <w:t>Financial Plan</w:t>
      </w:r>
      <w:bookmarkEnd w:id="127"/>
    </w:p>
    <w:p w14:paraId="145CC218" w14:textId="60A179AF" w:rsidR="003A7AF7" w:rsidRPr="003A7AF7" w:rsidRDefault="003A7AF7" w:rsidP="003A7AF7">
      <w:r>
        <w:t xml:space="preserve">Costs involved in </w:t>
      </w:r>
      <w:r w:rsidR="00C830BA">
        <w:t>providing the deliverables and managing the project.</w:t>
      </w:r>
    </w:p>
    <w:p w14:paraId="062DDD3F" w14:textId="2C23B9EB" w:rsidR="00261BC1" w:rsidRPr="00BE196F" w:rsidRDefault="00261BC1" w:rsidP="00AD71BF">
      <w:pPr>
        <w:pStyle w:val="Heading2"/>
        <w:numPr>
          <w:ilvl w:val="1"/>
          <w:numId w:val="27"/>
        </w:numPr>
      </w:pPr>
      <w:bookmarkStart w:id="128" w:name="_Toc105766075"/>
      <w:r w:rsidRPr="00BE196F">
        <w:t>Labour</w:t>
      </w:r>
      <w:bookmarkEnd w:id="12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2740"/>
        <w:gridCol w:w="1550"/>
      </w:tblGrid>
      <w:tr w:rsidR="00F83960" w:rsidRPr="00BE196F"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BE196F" w:rsidRDefault="006F0390" w:rsidP="00F83960">
            <w:pPr>
              <w:jc w:val="center"/>
              <w:rPr>
                <w:b/>
                <w:bCs/>
                <w:color w:val="FFFFFF" w:themeColor="background1"/>
                <w:sz w:val="20"/>
              </w:rPr>
            </w:pPr>
          </w:p>
          <w:p w14:paraId="1E5F0623" w14:textId="5A8823F9" w:rsidR="00F83960" w:rsidRPr="00BE196F" w:rsidRDefault="00F83960" w:rsidP="00F83960">
            <w:pPr>
              <w:jc w:val="center"/>
              <w:rPr>
                <w:b/>
                <w:bCs/>
                <w:color w:val="FFFFFF" w:themeColor="background1"/>
                <w:sz w:val="20"/>
              </w:rPr>
            </w:pPr>
            <w:r w:rsidRPr="00BE196F">
              <w:rPr>
                <w:b/>
                <w:bCs/>
                <w:color w:val="FFFFFF" w:themeColor="background1"/>
                <w:sz w:val="20"/>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BE196F" w:rsidRDefault="006F0390" w:rsidP="00F83960">
            <w:pPr>
              <w:jc w:val="center"/>
              <w:rPr>
                <w:b/>
                <w:bCs/>
                <w:color w:val="FFFFFF" w:themeColor="background1"/>
                <w:sz w:val="20"/>
              </w:rPr>
            </w:pPr>
          </w:p>
          <w:p w14:paraId="35929B22" w14:textId="2441DB86" w:rsidR="00F83960" w:rsidRPr="00BE196F" w:rsidRDefault="00F83960" w:rsidP="00F83960">
            <w:pPr>
              <w:jc w:val="center"/>
              <w:rPr>
                <w:b/>
                <w:bCs/>
                <w:color w:val="FFFFFF" w:themeColor="background1"/>
                <w:sz w:val="20"/>
              </w:rPr>
            </w:pPr>
            <w:r w:rsidRPr="00BE196F">
              <w:rPr>
                <w:b/>
                <w:bCs/>
                <w:color w:val="FFFFFF" w:themeColor="background1"/>
                <w:sz w:val="20"/>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BE196F" w:rsidRDefault="006F0390" w:rsidP="00DE2F71">
            <w:pPr>
              <w:jc w:val="center"/>
              <w:rPr>
                <w:b/>
                <w:bCs/>
                <w:color w:val="FFFFFF" w:themeColor="background1"/>
                <w:sz w:val="20"/>
              </w:rPr>
            </w:pPr>
          </w:p>
          <w:p w14:paraId="4ED291A3" w14:textId="77777777" w:rsidR="00F83960" w:rsidRPr="00BE196F" w:rsidRDefault="00F83960" w:rsidP="006F0390">
            <w:pPr>
              <w:rPr>
                <w:b/>
                <w:bCs/>
                <w:color w:val="FFFFFF" w:themeColor="background1"/>
                <w:sz w:val="20"/>
              </w:rPr>
            </w:pPr>
            <w:r w:rsidRPr="00BE196F">
              <w:rPr>
                <w:b/>
                <w:bCs/>
                <w:color w:val="FFFFFF" w:themeColor="background1"/>
                <w:sz w:val="20"/>
              </w:rPr>
              <w:t>Cost per Hour</w:t>
            </w:r>
          </w:p>
          <w:p w14:paraId="0D7FB5EC" w14:textId="7507FF1A" w:rsidR="006F0390" w:rsidRPr="00BE196F" w:rsidRDefault="006F0390" w:rsidP="006F0390">
            <w:pPr>
              <w:rPr>
                <w:b/>
                <w:bCs/>
                <w:color w:val="FFFFFF" w:themeColor="background1"/>
                <w:sz w:val="20"/>
              </w:rPr>
            </w:pPr>
          </w:p>
        </w:tc>
      </w:tr>
      <w:tr w:rsidR="00F83960" w:rsidRPr="00BE196F"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BE196F" w:rsidRDefault="00F83960" w:rsidP="00B645BD">
            <w:pPr>
              <w:jc w:val="center"/>
              <w:rPr>
                <w:sz w:val="20"/>
                <w:lang w:val="en-US"/>
              </w:rPr>
            </w:pPr>
            <w:r w:rsidRPr="00BE196F">
              <w:rPr>
                <w:sz w:val="20"/>
                <w:lang w:val="en-US"/>
              </w:rPr>
              <w:lastRenderedPageBreak/>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BE196F" w:rsidRDefault="00F83960" w:rsidP="00B645BD">
            <w:pPr>
              <w:jc w:val="center"/>
              <w:rPr>
                <w:sz w:val="20"/>
              </w:rPr>
            </w:pPr>
            <w:r w:rsidRPr="00BE196F">
              <w:rPr>
                <w:sz w:val="20"/>
              </w:rPr>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BE196F" w:rsidRDefault="00214797" w:rsidP="00214797">
            <w:pPr>
              <w:jc w:val="center"/>
              <w:rPr>
                <w:sz w:val="20"/>
              </w:rPr>
            </w:pPr>
            <w:r w:rsidRPr="00BE196F">
              <w:rPr>
                <w:sz w:val="20"/>
              </w:rPr>
              <w:t>R720.00</w:t>
            </w:r>
          </w:p>
          <w:p w14:paraId="5C781B95" w14:textId="60831AFC" w:rsidR="00F83960" w:rsidRPr="00BE196F" w:rsidRDefault="00F83960" w:rsidP="00930F7A">
            <w:pPr>
              <w:jc w:val="center"/>
              <w:rPr>
                <w:sz w:val="20"/>
              </w:rPr>
            </w:pPr>
          </w:p>
        </w:tc>
      </w:tr>
      <w:tr w:rsidR="00F83960" w:rsidRPr="00BE196F"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BE196F" w:rsidRDefault="00F83960" w:rsidP="00B645BD">
            <w:pPr>
              <w:jc w:val="center"/>
              <w:rPr>
                <w:sz w:val="20"/>
                <w:lang w:val="en-US"/>
              </w:rPr>
            </w:pPr>
            <w:r w:rsidRPr="00BE196F">
              <w:rPr>
                <w:sz w:val="20"/>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BE196F" w:rsidRDefault="00F83960" w:rsidP="00B645BD">
            <w:pPr>
              <w:jc w:val="center"/>
              <w:rPr>
                <w:sz w:val="20"/>
              </w:rPr>
            </w:pPr>
            <w:r w:rsidRPr="00BE196F">
              <w:rPr>
                <w:sz w:val="20"/>
              </w:rPr>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BE196F" w:rsidRDefault="00214797" w:rsidP="00214797">
            <w:pPr>
              <w:jc w:val="center"/>
              <w:rPr>
                <w:sz w:val="20"/>
              </w:rPr>
            </w:pPr>
            <w:r w:rsidRPr="00BE196F">
              <w:rPr>
                <w:sz w:val="20"/>
              </w:rPr>
              <w:t>R910.98</w:t>
            </w:r>
          </w:p>
          <w:p w14:paraId="0F0561FA" w14:textId="28444984" w:rsidR="00F83960" w:rsidRPr="00BE196F" w:rsidRDefault="00F83960" w:rsidP="00B645BD">
            <w:pPr>
              <w:jc w:val="center"/>
              <w:rPr>
                <w:sz w:val="20"/>
              </w:rPr>
            </w:pPr>
          </w:p>
        </w:tc>
      </w:tr>
      <w:tr w:rsidR="00F83960" w:rsidRPr="00BE196F"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BE196F" w:rsidRDefault="00F83960" w:rsidP="00B645BD">
            <w:pPr>
              <w:jc w:val="center"/>
              <w:rPr>
                <w:sz w:val="20"/>
                <w:lang w:val="en-US"/>
              </w:rPr>
            </w:pPr>
            <w:r w:rsidRPr="00BE196F">
              <w:rPr>
                <w:sz w:val="20"/>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BE196F" w:rsidRDefault="00F83960" w:rsidP="00B645BD">
            <w:pPr>
              <w:jc w:val="center"/>
              <w:rPr>
                <w:sz w:val="20"/>
                <w:lang w:val="en-US"/>
              </w:rPr>
            </w:pPr>
            <w:r w:rsidRPr="00BE196F">
              <w:rPr>
                <w:sz w:val="20"/>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BE196F" w:rsidRDefault="00214797" w:rsidP="00214797">
            <w:pPr>
              <w:jc w:val="center"/>
              <w:rPr>
                <w:sz w:val="20"/>
              </w:rPr>
            </w:pPr>
            <w:r w:rsidRPr="00BE196F">
              <w:rPr>
                <w:sz w:val="20"/>
              </w:rPr>
              <w:t>R758.00</w:t>
            </w:r>
          </w:p>
          <w:p w14:paraId="577E0235" w14:textId="5EC516FB" w:rsidR="00F83960" w:rsidRPr="00BE196F" w:rsidRDefault="00F83960" w:rsidP="00B645BD">
            <w:pPr>
              <w:jc w:val="center"/>
              <w:rPr>
                <w:sz w:val="20"/>
              </w:rPr>
            </w:pPr>
          </w:p>
        </w:tc>
      </w:tr>
      <w:tr w:rsidR="00F83960" w:rsidRPr="00BE196F"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BE196F" w:rsidRDefault="00F83960" w:rsidP="00B645BD">
            <w:pPr>
              <w:jc w:val="center"/>
              <w:rPr>
                <w:sz w:val="20"/>
                <w:lang w:val="en-US"/>
              </w:rPr>
            </w:pPr>
            <w:r w:rsidRPr="00BE196F">
              <w:rPr>
                <w:sz w:val="20"/>
                <w:lang w:val="en-US"/>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BE196F" w:rsidRDefault="00F83960" w:rsidP="00B645BD">
            <w:pPr>
              <w:jc w:val="center"/>
              <w:rPr>
                <w:sz w:val="20"/>
              </w:rPr>
            </w:pPr>
            <w:r w:rsidRPr="00BE196F">
              <w:rPr>
                <w:sz w:val="20"/>
              </w:rPr>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BE196F" w:rsidRDefault="00214797" w:rsidP="00214797">
            <w:pPr>
              <w:jc w:val="center"/>
              <w:rPr>
                <w:sz w:val="20"/>
              </w:rPr>
            </w:pPr>
            <w:r w:rsidRPr="00BE196F">
              <w:rPr>
                <w:sz w:val="20"/>
              </w:rPr>
              <w:t>R800.40</w:t>
            </w:r>
          </w:p>
          <w:p w14:paraId="17E6AB7C" w14:textId="4A0F86B5" w:rsidR="00F83960" w:rsidRPr="00BE196F" w:rsidRDefault="00F83960" w:rsidP="00B645BD">
            <w:pPr>
              <w:jc w:val="center"/>
              <w:rPr>
                <w:sz w:val="20"/>
              </w:rPr>
            </w:pPr>
          </w:p>
        </w:tc>
      </w:tr>
      <w:tr w:rsidR="00F83960" w:rsidRPr="00BE196F"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BE196F" w:rsidRDefault="00F83960" w:rsidP="00B645BD">
            <w:pPr>
              <w:jc w:val="center"/>
              <w:rPr>
                <w:sz w:val="20"/>
                <w:lang w:val="en-US"/>
              </w:rPr>
            </w:pPr>
            <w:r w:rsidRPr="00BE196F">
              <w:rPr>
                <w:sz w:val="20"/>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BE196F" w:rsidRDefault="00F83960" w:rsidP="00B645BD">
            <w:pPr>
              <w:jc w:val="center"/>
              <w:rPr>
                <w:sz w:val="20"/>
              </w:rPr>
            </w:pPr>
            <w:r w:rsidRPr="00BE196F">
              <w:rPr>
                <w:sz w:val="20"/>
              </w:rPr>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BE196F" w:rsidRDefault="00214797" w:rsidP="00214797">
            <w:pPr>
              <w:jc w:val="center"/>
              <w:rPr>
                <w:sz w:val="20"/>
              </w:rPr>
            </w:pPr>
            <w:r w:rsidRPr="00BE196F">
              <w:rPr>
                <w:sz w:val="20"/>
              </w:rPr>
              <w:t>R1 032.60</w:t>
            </w:r>
          </w:p>
          <w:p w14:paraId="771034B3" w14:textId="50AF9A54" w:rsidR="00F83960" w:rsidRPr="00BE196F" w:rsidRDefault="00F83960" w:rsidP="00B645BD">
            <w:pPr>
              <w:jc w:val="center"/>
              <w:rPr>
                <w:sz w:val="20"/>
              </w:rPr>
            </w:pPr>
          </w:p>
        </w:tc>
      </w:tr>
      <w:tr w:rsidR="00F83960" w:rsidRPr="00BE196F"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BE196F" w:rsidRDefault="00F83960" w:rsidP="00B645BD">
            <w:pPr>
              <w:jc w:val="center"/>
              <w:rPr>
                <w:sz w:val="20"/>
                <w:lang w:val="en-US"/>
              </w:rPr>
            </w:pPr>
            <w:r w:rsidRPr="00BE196F">
              <w:rPr>
                <w:sz w:val="20"/>
                <w:lang w:val="en-US"/>
              </w:rPr>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BE196F" w:rsidRDefault="00F83960" w:rsidP="00B645BD">
            <w:pPr>
              <w:jc w:val="center"/>
              <w:rPr>
                <w:sz w:val="20"/>
              </w:rPr>
            </w:pPr>
            <w:r w:rsidRPr="00BE196F">
              <w:rPr>
                <w:sz w:val="20"/>
              </w:rPr>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BE196F" w:rsidRDefault="00930F7A" w:rsidP="00930F7A">
            <w:pPr>
              <w:jc w:val="center"/>
              <w:rPr>
                <w:sz w:val="20"/>
              </w:rPr>
            </w:pPr>
            <w:r w:rsidRPr="00BE196F">
              <w:rPr>
                <w:sz w:val="20"/>
              </w:rPr>
              <w:t>R652.00</w:t>
            </w:r>
          </w:p>
          <w:p w14:paraId="7495EC87" w14:textId="7BC07AC7" w:rsidR="00F83960" w:rsidRPr="00BE196F" w:rsidRDefault="00F83960" w:rsidP="00B645BD">
            <w:pPr>
              <w:jc w:val="center"/>
              <w:rPr>
                <w:sz w:val="20"/>
              </w:rPr>
            </w:pPr>
          </w:p>
        </w:tc>
      </w:tr>
      <w:tr w:rsidR="00F83960" w:rsidRPr="00BE196F"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BE196F" w:rsidRDefault="00F83960" w:rsidP="00B645BD">
            <w:pPr>
              <w:jc w:val="center"/>
              <w:rPr>
                <w:sz w:val="20"/>
                <w:lang w:val="en-US"/>
              </w:rPr>
            </w:pPr>
            <w:r w:rsidRPr="00BE196F">
              <w:rPr>
                <w:sz w:val="20"/>
                <w:lang w:val="en-US"/>
              </w:rPr>
              <w:t>Shen</w:t>
            </w:r>
            <w:r w:rsidRPr="00BE196F">
              <w:rPr>
                <w:bCs/>
                <w:sz w:val="20"/>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BE196F" w:rsidRDefault="00F83960" w:rsidP="00B645BD">
            <w:pPr>
              <w:jc w:val="center"/>
              <w:rPr>
                <w:sz w:val="20"/>
                <w:lang w:val="en-US"/>
              </w:rPr>
            </w:pPr>
            <w:r w:rsidRPr="00BE196F">
              <w:rPr>
                <w:sz w:val="20"/>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BE196F" w:rsidRDefault="00930F7A" w:rsidP="00B645BD">
            <w:pPr>
              <w:jc w:val="center"/>
              <w:rPr>
                <w:sz w:val="20"/>
              </w:rPr>
            </w:pPr>
            <w:r w:rsidRPr="00BE196F">
              <w:rPr>
                <w:sz w:val="20"/>
              </w:rPr>
              <w:t>R1 117.00</w:t>
            </w:r>
          </w:p>
        </w:tc>
      </w:tr>
    </w:tbl>
    <w:p w14:paraId="7F61C632" w14:textId="77777777" w:rsidR="00E4754B" w:rsidRPr="00BE196F" w:rsidRDefault="00E4754B" w:rsidP="00E4754B"/>
    <w:p w14:paraId="16C4A7CF" w14:textId="41BDD706" w:rsidR="00261BC1" w:rsidRPr="00BE196F" w:rsidRDefault="00261BC1" w:rsidP="00AD71BF">
      <w:pPr>
        <w:pStyle w:val="Heading2"/>
        <w:numPr>
          <w:ilvl w:val="1"/>
          <w:numId w:val="27"/>
        </w:numPr>
      </w:pPr>
      <w:bookmarkStart w:id="129" w:name="_Toc105766076"/>
      <w:r w:rsidRPr="00BE196F">
        <w:t>Equipment</w:t>
      </w:r>
      <w:bookmarkEnd w:id="129"/>
    </w:p>
    <w:p w14:paraId="55ACA1CA" w14:textId="2F9067A1"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 APIs and hosting the web application.</w:t>
      </w:r>
    </w:p>
    <w:p w14:paraId="2D9AC657" w14:textId="43DA1F49" w:rsidR="00980579" w:rsidRPr="00BE196F" w:rsidRDefault="00261BC1" w:rsidP="00980579">
      <w:pPr>
        <w:pStyle w:val="Heading2"/>
        <w:numPr>
          <w:ilvl w:val="1"/>
          <w:numId w:val="27"/>
        </w:numPr>
      </w:pPr>
      <w:bookmarkStart w:id="130" w:name="_Toc105766077"/>
      <w:r w:rsidRPr="00BE196F">
        <w:t>Schedule</w:t>
      </w:r>
      <w:bookmarkEnd w:id="130"/>
    </w:p>
    <w:p w14:paraId="3AF6F7E2" w14:textId="672DD3EA" w:rsidR="00232448" w:rsidRDefault="00F120C9" w:rsidP="00232448">
      <w:r w:rsidRPr="00BE196F">
        <w:rPr>
          <w:noProof/>
        </w:rPr>
        <w:drawing>
          <wp:inline distT="0" distB="0" distL="0" distR="0" wp14:anchorId="54307B21" wp14:editId="6DC58589">
            <wp:extent cx="4069080" cy="3756660"/>
            <wp:effectExtent l="0" t="0" r="762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102102" cy="3787147"/>
                    </a:xfrm>
                    <a:prstGeom prst="rect">
                      <a:avLst/>
                    </a:prstGeom>
                  </pic:spPr>
                </pic:pic>
              </a:graphicData>
            </a:graphic>
          </wp:inline>
        </w:drawing>
      </w:r>
    </w:p>
    <w:p w14:paraId="6427A0D5" w14:textId="77777777" w:rsidR="00632C0E" w:rsidRPr="00BE196F" w:rsidRDefault="00632C0E" w:rsidP="00232448"/>
    <w:p w14:paraId="27578BC5" w14:textId="69878404" w:rsidR="00261BC1" w:rsidRPr="00BE196F" w:rsidRDefault="00261BC1" w:rsidP="00AD71BF">
      <w:pPr>
        <w:pStyle w:val="Heading2"/>
        <w:numPr>
          <w:ilvl w:val="1"/>
          <w:numId w:val="27"/>
        </w:numPr>
      </w:pPr>
      <w:bookmarkStart w:id="131" w:name="_Toc105766078"/>
      <w:r w:rsidRPr="00BE196F">
        <w:lastRenderedPageBreak/>
        <w:t>Assumptions</w:t>
      </w:r>
      <w:bookmarkEnd w:id="131"/>
    </w:p>
    <w:p w14:paraId="0EE06E7D" w14:textId="34F41A0D" w:rsidR="00733140" w:rsidRPr="00BE196F" w:rsidRDefault="00122F12" w:rsidP="00733140">
      <w:r w:rsidRPr="00122F12">
        <w:t>The calculations for the Earn Value Management (EVM) technique are based on the assumption that tasks are completed at a consistent rate.</w:t>
      </w:r>
    </w:p>
    <w:p w14:paraId="4D6270DA" w14:textId="6163FB8B" w:rsidR="00261BC1" w:rsidRPr="00BE196F" w:rsidRDefault="00261BC1" w:rsidP="00AD71BF">
      <w:pPr>
        <w:pStyle w:val="Heading2"/>
        <w:numPr>
          <w:ilvl w:val="1"/>
          <w:numId w:val="27"/>
        </w:numPr>
      </w:pPr>
      <w:bookmarkStart w:id="132" w:name="_Toc105766079"/>
      <w:r w:rsidRPr="00BE196F">
        <w:t>Financial Processes</w:t>
      </w:r>
      <w:bookmarkEnd w:id="132"/>
    </w:p>
    <w:p w14:paraId="0D4101B0" w14:textId="775300F1" w:rsidR="00EC37EF" w:rsidRPr="00BE196F" w:rsidRDefault="00EC37EF" w:rsidP="00EC37EF">
      <w:r w:rsidRPr="00BE196F">
        <w:t>An EVM technique is used to properly monitor and control the cost of the project in order to keep it within budget. This method enables project managers to track a project's actual 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29BA3066" w:rsidR="00EC37EF" w:rsidRPr="00BE196F" w:rsidRDefault="00EC37EF" w:rsidP="00EC37EF">
      <w:r w:rsidRPr="00BE196F">
        <w:t xml:space="preserve">Mathematical equations are utilized by the EMV method to determine a project's true performance. By determining the actual performance of a project, a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1C253E0A" w:rsidR="00EC37EF" w:rsidRPr="00BE196F" w:rsidRDefault="00EC37EF" w:rsidP="00EC37EF">
      <w:r w:rsidRPr="00BE196F">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supposed to have been done, expressed in Rand terms)</w:t>
      </w:r>
      <w:r w:rsidR="000E5C3C" w:rsidRPr="00BE196F">
        <w:t>,</w:t>
      </w:r>
      <w:r w:rsidRPr="00BE196F">
        <w:t xml:space="preserve">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z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AD71BF">
      <w:pPr>
        <w:pStyle w:val="Heading2"/>
        <w:numPr>
          <w:ilvl w:val="1"/>
          <w:numId w:val="27"/>
        </w:numPr>
      </w:pPr>
      <w:bookmarkStart w:id="133" w:name="_Toc105766080"/>
      <w:r w:rsidRPr="00BE196F">
        <w:t>Activities</w:t>
      </w:r>
      <w:bookmarkEnd w:id="133"/>
    </w:p>
    <w:p w14:paraId="79C7845B" w14:textId="743DF568" w:rsidR="00EC4154" w:rsidRDefault="00EC4154" w:rsidP="00EC4154">
      <w:pPr>
        <w:pStyle w:val="ListParagraph"/>
        <w:numPr>
          <w:ilvl w:val="0"/>
          <w:numId w:val="69"/>
        </w:numPr>
        <w:ind w:left="284" w:hanging="284"/>
      </w:pPr>
      <w:r>
        <w:t xml:space="preserve">Implement a formal IT budget, including all expected IT costs of IT-enabled programs, services and assets. </w:t>
      </w:r>
    </w:p>
    <w:p w14:paraId="11C3F8B9" w14:textId="4A96C1ED" w:rsidR="00EC4154" w:rsidRDefault="00EC4154" w:rsidP="00CA3E91">
      <w:pPr>
        <w:pStyle w:val="ListParagraph"/>
        <w:numPr>
          <w:ilvl w:val="0"/>
          <w:numId w:val="69"/>
        </w:numPr>
        <w:ind w:left="284" w:hanging="284"/>
      </w:pPr>
      <w:r>
        <w:t>When creating the budget, consider the following components: alignment with the business</w:t>
      </w:r>
      <w:r w:rsidR="00CA3E91">
        <w:t>, as well as</w:t>
      </w:r>
      <w:r>
        <w:t xml:space="preserve"> alignment with the sourcing</w:t>
      </w:r>
      <w:r w:rsidR="00CA3E91">
        <w:t xml:space="preserve"> </w:t>
      </w:r>
      <w:r>
        <w:t xml:space="preserve">strategy; authorized sources of funding; internal resource costs, including personnel, information assets and </w:t>
      </w:r>
      <w:r>
        <w:t xml:space="preserve">accommodations; </w:t>
      </w:r>
      <w:r>
        <w:t>third-party costs, including outsourcing contracts, consultants and service providers; capital and operational expenses; and</w:t>
      </w:r>
      <w:r w:rsidR="00CA3E91">
        <w:t xml:space="preserve"> </w:t>
      </w:r>
      <w:r>
        <w:t>cost elements that depend</w:t>
      </w:r>
      <w:r w:rsidR="00AF0527">
        <w:t>s</w:t>
      </w:r>
      <w:r>
        <w:t xml:space="preserve"> on the workload.</w:t>
      </w:r>
    </w:p>
    <w:p w14:paraId="262987AF" w14:textId="736DEAE8" w:rsidR="00EC4154" w:rsidRDefault="00EC4154" w:rsidP="00EC4154">
      <w:pPr>
        <w:pStyle w:val="ListParagraph"/>
        <w:numPr>
          <w:ilvl w:val="0"/>
          <w:numId w:val="69"/>
        </w:numPr>
        <w:ind w:left="284" w:hanging="284"/>
      </w:pPr>
      <w:r>
        <w:t>Document the rationale to justify contingencies and review them regularly.</w:t>
      </w:r>
    </w:p>
    <w:p w14:paraId="2246FA13" w14:textId="4DA0DBC2" w:rsidR="00EC4154" w:rsidRDefault="00EC4154" w:rsidP="00EC4154">
      <w:pPr>
        <w:pStyle w:val="ListParagraph"/>
        <w:numPr>
          <w:ilvl w:val="0"/>
          <w:numId w:val="69"/>
        </w:numPr>
        <w:ind w:left="284" w:hanging="284"/>
      </w:pPr>
      <w:r>
        <w:t>Instruct process, service and program owners, as well as project and asset managers, to plan budgets.</w:t>
      </w:r>
    </w:p>
    <w:p w14:paraId="5B1DB154" w14:textId="6F11CEF9" w:rsidR="00EC4154" w:rsidRDefault="00EC4154" w:rsidP="009C1597">
      <w:pPr>
        <w:pStyle w:val="ListParagraph"/>
        <w:numPr>
          <w:ilvl w:val="0"/>
          <w:numId w:val="69"/>
        </w:numPr>
        <w:ind w:left="284" w:hanging="284"/>
      </w:pPr>
      <w:r>
        <w:t>Review the budget plans and make decisions about budget allocations. Compile and adjust the budget based on changing</w:t>
      </w:r>
      <w:r w:rsidR="009C1597">
        <w:t xml:space="preserve"> </w:t>
      </w:r>
      <w:r>
        <w:t>enterprise needs and financial considerations.</w:t>
      </w:r>
    </w:p>
    <w:p w14:paraId="643D15AF" w14:textId="01909828" w:rsidR="00EC4154" w:rsidRDefault="00EC4154" w:rsidP="009C1597">
      <w:pPr>
        <w:pStyle w:val="ListParagraph"/>
        <w:numPr>
          <w:ilvl w:val="0"/>
          <w:numId w:val="69"/>
        </w:numPr>
        <w:ind w:left="284" w:hanging="284"/>
      </w:pPr>
      <w:r>
        <w:t>Record, maintain and communicate the current I&amp;T budget, including committed expenditures and current expenditures,</w:t>
      </w:r>
      <w:r>
        <w:t xml:space="preserve"> </w:t>
      </w:r>
      <w:r>
        <w:t>considering I&amp;T projects recorded in the I&amp;T-</w:t>
      </w:r>
      <w:r>
        <w:lastRenderedPageBreak/>
        <w:t>enabled investment portfolios and operation and maintenance of asset and service</w:t>
      </w:r>
      <w:r w:rsidR="009C1597">
        <w:t xml:space="preserve"> </w:t>
      </w:r>
      <w:r>
        <w:t>portfolios.</w:t>
      </w:r>
    </w:p>
    <w:p w14:paraId="1675C666" w14:textId="17DF7E09" w:rsidR="00EC4154" w:rsidRDefault="00EC4154" w:rsidP="00EC4154">
      <w:pPr>
        <w:pStyle w:val="ListParagraph"/>
        <w:numPr>
          <w:ilvl w:val="0"/>
          <w:numId w:val="69"/>
        </w:numPr>
        <w:ind w:left="284" w:hanging="284"/>
      </w:pPr>
      <w:r>
        <w:t>Monitor the effectiveness of the different aspects of budgeting</w:t>
      </w:r>
    </w:p>
    <w:p w14:paraId="66CEE1D2" w14:textId="740F7EC8" w:rsidR="001E4CCD" w:rsidRDefault="00EC4154" w:rsidP="00EC4154">
      <w:pPr>
        <w:pStyle w:val="ListParagraph"/>
        <w:numPr>
          <w:ilvl w:val="0"/>
          <w:numId w:val="69"/>
        </w:numPr>
        <w:ind w:left="284" w:hanging="284"/>
      </w:pPr>
      <w:r>
        <w:t>Use the monitoring results to implement improvements and ensure that future budgets are more accurate, reliable and</w:t>
      </w:r>
      <w:r>
        <w:t xml:space="preserve"> </w:t>
      </w:r>
      <w:r>
        <w:t>cost-effective.</w:t>
      </w:r>
    </w:p>
    <w:p w14:paraId="117FA769" w14:textId="3314B685" w:rsidR="00176132" w:rsidRDefault="00176132" w:rsidP="00565B2A">
      <w:pPr>
        <w:pStyle w:val="ListParagraph"/>
        <w:numPr>
          <w:ilvl w:val="0"/>
          <w:numId w:val="69"/>
        </w:numPr>
        <w:ind w:left="284" w:hanging="284"/>
      </w:pPr>
      <w:r>
        <w:t>Communicate important changes in the cost/chargeback model principles to key stakeholders and management of user</w:t>
      </w:r>
      <w:r>
        <w:t xml:space="preserve"> </w:t>
      </w:r>
      <w:r>
        <w:t>departments.</w:t>
      </w:r>
    </w:p>
    <w:p w14:paraId="3CAAD513" w14:textId="2E5221D3" w:rsidR="00154F76" w:rsidRDefault="00154F76" w:rsidP="00565B2A">
      <w:pPr>
        <w:pStyle w:val="ListParagraph"/>
        <w:numPr>
          <w:ilvl w:val="0"/>
          <w:numId w:val="69"/>
        </w:numPr>
        <w:ind w:left="284" w:hanging="284"/>
      </w:pPr>
      <w:r w:rsidRPr="00154F76">
        <w:t>Obtain approval of key stakeholders and communicate the I&amp;T costing model to the management of user departments.</w:t>
      </w:r>
    </w:p>
    <w:p w14:paraId="1FE864B6" w14:textId="176CD43A" w:rsidR="00154F76" w:rsidRDefault="00154F76" w:rsidP="00565B2A">
      <w:pPr>
        <w:pStyle w:val="ListParagraph"/>
        <w:numPr>
          <w:ilvl w:val="0"/>
          <w:numId w:val="69"/>
        </w:numPr>
        <w:ind w:left="284" w:hanging="284"/>
      </w:pPr>
      <w:r>
        <w:t>Establish time scales for the operation of the cost management process in line with budgeting and accounting requirements</w:t>
      </w:r>
      <w:r>
        <w:t xml:space="preserve"> </w:t>
      </w:r>
      <w:r>
        <w:t>and timeline.</w:t>
      </w:r>
    </w:p>
    <w:p w14:paraId="451685B1" w14:textId="5A810917" w:rsidR="000B3DCF" w:rsidRDefault="000B3DCF" w:rsidP="00565B2A">
      <w:pPr>
        <w:pStyle w:val="ListParagraph"/>
        <w:numPr>
          <w:ilvl w:val="0"/>
          <w:numId w:val="69"/>
        </w:numPr>
        <w:ind w:left="284" w:hanging="284"/>
      </w:pPr>
      <w:r>
        <w:t>Ensure that project does not deviate from planned baseline</w:t>
      </w:r>
    </w:p>
    <w:p w14:paraId="23469BFC" w14:textId="325BF103" w:rsidR="000B3DCF" w:rsidRDefault="000B3DCF" w:rsidP="00565B2A">
      <w:pPr>
        <w:pStyle w:val="ListParagraph"/>
        <w:numPr>
          <w:ilvl w:val="0"/>
          <w:numId w:val="69"/>
        </w:numPr>
        <w:ind w:left="284" w:hanging="284"/>
      </w:pPr>
      <w:r w:rsidRPr="000B3DCF">
        <w:t>The project's cost performance will indicate whether the planned budget will be sufficient to complete the project. The project's schedule performance will indicate whether the planned schedule and dates can be met.</w:t>
      </w:r>
    </w:p>
    <w:p w14:paraId="0C39DC08" w14:textId="7FA669C6" w:rsidR="000608D0" w:rsidRDefault="000608D0" w:rsidP="00565B2A">
      <w:pPr>
        <w:pStyle w:val="ListParagraph"/>
        <w:numPr>
          <w:ilvl w:val="0"/>
          <w:numId w:val="69"/>
        </w:numPr>
        <w:ind w:left="284" w:hanging="284"/>
      </w:pPr>
      <w:r w:rsidRPr="000608D0">
        <w:t>Changes in a project must be implemented holistically. Because a minor change in one aspect of the project may have an impact on the entire project. An integrated change control evaluates the changes and their effects on the project. Then, to reduce the risk of changes, a proper change implementation is planned.</w:t>
      </w:r>
    </w:p>
    <w:p w14:paraId="2E34C572" w14:textId="26BF2DA1" w:rsidR="000608D0" w:rsidRDefault="00867CC3" w:rsidP="00565B2A">
      <w:pPr>
        <w:pStyle w:val="ListParagraph"/>
        <w:numPr>
          <w:ilvl w:val="0"/>
          <w:numId w:val="69"/>
        </w:numPr>
        <w:ind w:left="284" w:hanging="284"/>
      </w:pPr>
      <w:r w:rsidRPr="00867CC3">
        <w:t xml:space="preserve">Quality control activities inspect the delivered outputs for quality attributes. </w:t>
      </w:r>
      <w:r w:rsidR="009E7D67" w:rsidRPr="00867CC3">
        <w:t>A project’s</w:t>
      </w:r>
      <w:r w:rsidRPr="00867CC3">
        <w:t xml:space="preserve"> deliverables may meet its budget and timeline objectives. However, the quality requirements may not meet the expectations of the customers. In this case, the project will also be considered a failure. As a result, performing quality control is critical.</w:t>
      </w:r>
    </w:p>
    <w:p w14:paraId="0AFC07DE" w14:textId="7E384F0A" w:rsidR="00893D01" w:rsidRPr="00BE196F" w:rsidRDefault="006A4D96" w:rsidP="000C7B04">
      <w:pPr>
        <w:pStyle w:val="ListParagraph"/>
        <w:numPr>
          <w:ilvl w:val="0"/>
          <w:numId w:val="69"/>
        </w:numPr>
        <w:ind w:left="284" w:hanging="284"/>
      </w:pPr>
      <w:r w:rsidRPr="006A4D96">
        <w:t>Risks can have a significant impact on a project. As a result, each anticipated risk must be documented, and risk response strategies for each risk must be planned in the event that a risk occurs.</w:t>
      </w:r>
    </w:p>
    <w:p w14:paraId="63F0A328" w14:textId="352C5210" w:rsidR="00261BC1" w:rsidRDefault="00261BC1" w:rsidP="00AD71BF">
      <w:pPr>
        <w:pStyle w:val="Heading2"/>
        <w:numPr>
          <w:ilvl w:val="1"/>
          <w:numId w:val="27"/>
        </w:numPr>
      </w:pPr>
      <w:bookmarkStart w:id="134" w:name="_Toc105766081"/>
      <w:r w:rsidRPr="00BE196F">
        <w:t>Roles</w:t>
      </w:r>
      <w:bookmarkEnd w:id="1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0"/>
        <w:gridCol w:w="7099"/>
      </w:tblGrid>
      <w:tr w:rsidR="00805389" w14:paraId="3B863CCB" w14:textId="77777777" w:rsidTr="00805389">
        <w:tc>
          <w:tcPr>
            <w:tcW w:w="195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F5969D"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ole</w:t>
            </w:r>
          </w:p>
        </w:tc>
        <w:tc>
          <w:tcPr>
            <w:tcW w:w="729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D9FEE50"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esponsibility</w:t>
            </w:r>
          </w:p>
        </w:tc>
      </w:tr>
      <w:tr w:rsidR="00805389" w14:paraId="1951DB18"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27D70766" w14:textId="77777777" w:rsidR="00805389" w:rsidRDefault="00805389" w:rsidP="000F1280">
            <w:pPr>
              <w:pStyle w:val="BodyText"/>
              <w:spacing w:line="360" w:lineRule="auto"/>
              <w:rPr>
                <w:lang w:val="en-US"/>
              </w:rPr>
            </w:pPr>
            <w:r>
              <w:rPr>
                <w:lang w:val="en-US"/>
              </w:rPr>
              <w:t xml:space="preserve">Project Manager </w:t>
            </w:r>
          </w:p>
        </w:tc>
        <w:tc>
          <w:tcPr>
            <w:tcW w:w="7291" w:type="dxa"/>
            <w:tcBorders>
              <w:top w:val="single" w:sz="4" w:space="0" w:color="auto"/>
              <w:left w:val="single" w:sz="4" w:space="0" w:color="auto"/>
              <w:bottom w:val="single" w:sz="4" w:space="0" w:color="auto"/>
              <w:right w:val="single" w:sz="4" w:space="0" w:color="auto"/>
            </w:tcBorders>
            <w:vAlign w:val="center"/>
            <w:hideMark/>
          </w:tcPr>
          <w:p w14:paraId="7F438AC0" w14:textId="77777777" w:rsidR="00805389" w:rsidRDefault="00805389" w:rsidP="00805389">
            <w:pPr>
              <w:pStyle w:val="BodyText"/>
              <w:numPr>
                <w:ilvl w:val="0"/>
                <w:numId w:val="70"/>
              </w:numPr>
              <w:spacing w:line="360" w:lineRule="auto"/>
              <w:rPr>
                <w:lang w:val="en-US"/>
              </w:rPr>
            </w:pPr>
            <w:r>
              <w:rPr>
                <w:lang w:val="en-US"/>
              </w:rPr>
              <w:t>Ensure successful completion of project.</w:t>
            </w:r>
          </w:p>
          <w:p w14:paraId="5D2ED884" w14:textId="0DD12DF7" w:rsidR="00805389" w:rsidRPr="00805389" w:rsidRDefault="00805389" w:rsidP="00805389">
            <w:pPr>
              <w:pStyle w:val="BodyText"/>
              <w:numPr>
                <w:ilvl w:val="0"/>
                <w:numId w:val="70"/>
              </w:numPr>
              <w:spacing w:line="360" w:lineRule="auto"/>
              <w:rPr>
                <w:lang w:val="en-US"/>
              </w:rPr>
            </w:pPr>
            <w:r>
              <w:rPr>
                <w:lang w:val="en-US"/>
              </w:rPr>
              <w:t xml:space="preserve">NB!!! </w:t>
            </w:r>
            <w:r w:rsidRPr="00805389">
              <w:rPr>
                <w:lang w:val="en-US"/>
              </w:rPr>
              <w:t>Ensure the project is completed on time and on budget.</w:t>
            </w:r>
          </w:p>
          <w:p w14:paraId="69352807" w14:textId="77777777" w:rsidR="00805389" w:rsidRDefault="00805389" w:rsidP="00805389">
            <w:pPr>
              <w:pStyle w:val="BodyText"/>
              <w:numPr>
                <w:ilvl w:val="0"/>
                <w:numId w:val="70"/>
              </w:numPr>
              <w:spacing w:line="360" w:lineRule="auto"/>
              <w:rPr>
                <w:lang w:val="en-US"/>
              </w:rPr>
            </w:pPr>
            <w:r>
              <w:rPr>
                <w:lang w:val="en-US"/>
              </w:rPr>
              <w:t>Ensure the project achieve its objectives.</w:t>
            </w:r>
          </w:p>
          <w:p w14:paraId="374D79D9" w14:textId="77777777" w:rsidR="00805389" w:rsidRDefault="00805389" w:rsidP="00805389">
            <w:pPr>
              <w:pStyle w:val="BodyText"/>
              <w:numPr>
                <w:ilvl w:val="0"/>
                <w:numId w:val="70"/>
              </w:numPr>
              <w:spacing w:line="360" w:lineRule="auto"/>
              <w:rPr>
                <w:lang w:val="en-US"/>
              </w:rPr>
            </w:pPr>
            <w:r>
              <w:rPr>
                <w:lang w:val="en-US"/>
              </w:rPr>
              <w:t>Ensure that enough resources have been allocated to project.</w:t>
            </w:r>
          </w:p>
          <w:p w14:paraId="3248437D" w14:textId="77777777" w:rsidR="00805389" w:rsidRDefault="00805389" w:rsidP="00805389">
            <w:pPr>
              <w:pStyle w:val="BodyText"/>
              <w:numPr>
                <w:ilvl w:val="0"/>
                <w:numId w:val="70"/>
              </w:numPr>
              <w:spacing w:line="360" w:lineRule="auto"/>
              <w:rPr>
                <w:lang w:val="en-US"/>
              </w:rPr>
            </w:pPr>
            <w:r>
              <w:rPr>
                <w:lang w:val="en-US"/>
              </w:rPr>
              <w:t>Maintaining the relationships with team members and stakeholders.</w:t>
            </w:r>
          </w:p>
        </w:tc>
      </w:tr>
      <w:tr w:rsidR="00805389" w14:paraId="708D7F2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44EE289" w14:textId="77777777" w:rsidR="00805389" w:rsidRDefault="00805389" w:rsidP="000F1280">
            <w:pPr>
              <w:pStyle w:val="BodyText"/>
              <w:spacing w:line="360" w:lineRule="auto"/>
              <w:rPr>
                <w:lang w:val="en-US"/>
              </w:rPr>
            </w:pPr>
            <w:r>
              <w:rPr>
                <w:lang w:val="en-US"/>
              </w:rPr>
              <w:t>Team Membe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1155922A" w14:textId="77777777" w:rsidR="00805389" w:rsidRDefault="00805389" w:rsidP="00805389">
            <w:pPr>
              <w:pStyle w:val="BodyText"/>
              <w:numPr>
                <w:ilvl w:val="0"/>
                <w:numId w:val="70"/>
              </w:numPr>
              <w:spacing w:line="360" w:lineRule="auto"/>
              <w:rPr>
                <w:lang w:val="en-US"/>
              </w:rPr>
            </w:pPr>
            <w:r>
              <w:rPr>
                <w:lang w:val="en-US"/>
              </w:rPr>
              <w:t>Successfully complete their assigned deliverables.</w:t>
            </w:r>
          </w:p>
          <w:p w14:paraId="1AD51A6B" w14:textId="77777777" w:rsidR="00805389" w:rsidRDefault="00805389" w:rsidP="00805389">
            <w:pPr>
              <w:pStyle w:val="BodyText"/>
              <w:numPr>
                <w:ilvl w:val="0"/>
                <w:numId w:val="70"/>
              </w:numPr>
              <w:spacing w:line="360" w:lineRule="auto"/>
              <w:rPr>
                <w:lang w:val="en-US"/>
              </w:rPr>
            </w:pPr>
            <w:r>
              <w:rPr>
                <w:lang w:val="en-US"/>
              </w:rPr>
              <w:t>Provide their expertise on different matters</w:t>
            </w:r>
          </w:p>
          <w:p w14:paraId="7C634772" w14:textId="77777777" w:rsidR="00805389" w:rsidRDefault="00805389" w:rsidP="00805389">
            <w:pPr>
              <w:pStyle w:val="BodyText"/>
              <w:numPr>
                <w:ilvl w:val="0"/>
                <w:numId w:val="70"/>
              </w:numPr>
              <w:spacing w:line="360" w:lineRule="auto"/>
              <w:rPr>
                <w:lang w:val="en-US"/>
              </w:rPr>
            </w:pPr>
            <w:r>
              <w:rPr>
                <w:lang w:val="en-US"/>
              </w:rPr>
              <w:t>Document the different processes</w:t>
            </w:r>
          </w:p>
          <w:p w14:paraId="07B8D2AF" w14:textId="77777777" w:rsidR="00805389" w:rsidRDefault="00805389" w:rsidP="00805389">
            <w:pPr>
              <w:pStyle w:val="BodyText"/>
              <w:numPr>
                <w:ilvl w:val="0"/>
                <w:numId w:val="70"/>
              </w:numPr>
              <w:spacing w:line="360" w:lineRule="auto"/>
              <w:rPr>
                <w:lang w:val="en-US"/>
              </w:rPr>
            </w:pPr>
            <w:r>
              <w:rPr>
                <w:lang w:val="en-US"/>
              </w:rPr>
              <w:t>Work with other team members, to set up and meet the business needs</w:t>
            </w:r>
          </w:p>
          <w:p w14:paraId="58773733" w14:textId="77777777" w:rsidR="00805389" w:rsidRDefault="00805389" w:rsidP="00805389">
            <w:pPr>
              <w:pStyle w:val="BodyText"/>
              <w:numPr>
                <w:ilvl w:val="0"/>
                <w:numId w:val="70"/>
              </w:numPr>
              <w:spacing w:line="360" w:lineRule="auto"/>
              <w:rPr>
                <w:lang w:val="en-US"/>
              </w:rPr>
            </w:pPr>
            <w:r>
              <w:rPr>
                <w:lang w:val="en-US"/>
              </w:rPr>
              <w:t>Contribute to the overall completion of the project objectives.</w:t>
            </w:r>
          </w:p>
        </w:tc>
      </w:tr>
      <w:tr w:rsidR="00805389" w14:paraId="09AF331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F5332DC" w14:textId="77777777" w:rsidR="00805389" w:rsidRDefault="00805389" w:rsidP="000F1280">
            <w:pPr>
              <w:pStyle w:val="BodyText"/>
              <w:spacing w:line="360" w:lineRule="auto"/>
              <w:rPr>
                <w:lang w:val="en-US"/>
              </w:rPr>
            </w:pPr>
            <w:r>
              <w:rPr>
                <w:lang w:val="en-US"/>
              </w:rPr>
              <w:t>Project Sponso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35D31756" w14:textId="2669F0D0" w:rsidR="00805389" w:rsidRPr="00805389" w:rsidRDefault="00805389" w:rsidP="00805389">
            <w:pPr>
              <w:pStyle w:val="BodyText"/>
              <w:numPr>
                <w:ilvl w:val="0"/>
                <w:numId w:val="71"/>
              </w:numPr>
              <w:spacing w:line="360" w:lineRule="auto"/>
              <w:rPr>
                <w:lang w:val="en-US"/>
              </w:rPr>
            </w:pPr>
            <w:r>
              <w:rPr>
                <w:lang w:val="en-US"/>
              </w:rPr>
              <w:t xml:space="preserve">NB!!! </w:t>
            </w:r>
            <w:r w:rsidRPr="00805389">
              <w:rPr>
                <w:lang w:val="en-US"/>
              </w:rPr>
              <w:t>Approve the budget of the project.</w:t>
            </w:r>
          </w:p>
          <w:p w14:paraId="7E3309FE" w14:textId="77777777" w:rsidR="00805389" w:rsidRDefault="00805389" w:rsidP="00805389">
            <w:pPr>
              <w:pStyle w:val="BodyText"/>
              <w:numPr>
                <w:ilvl w:val="0"/>
                <w:numId w:val="71"/>
              </w:numPr>
              <w:spacing w:line="360" w:lineRule="auto"/>
              <w:rPr>
                <w:lang w:val="en-US"/>
              </w:rPr>
            </w:pPr>
            <w:r>
              <w:rPr>
                <w:lang w:val="en-US"/>
              </w:rPr>
              <w:lastRenderedPageBreak/>
              <w:t>Ensure that resources are available.</w:t>
            </w:r>
          </w:p>
          <w:p w14:paraId="0713479E" w14:textId="77777777" w:rsidR="00805389" w:rsidRDefault="00805389" w:rsidP="00805389">
            <w:pPr>
              <w:pStyle w:val="BodyText"/>
              <w:numPr>
                <w:ilvl w:val="0"/>
                <w:numId w:val="71"/>
              </w:numPr>
              <w:spacing w:line="360" w:lineRule="auto"/>
              <w:rPr>
                <w:lang w:val="en-US"/>
              </w:rPr>
            </w:pPr>
            <w:r>
              <w:rPr>
                <w:lang w:val="en-US"/>
              </w:rPr>
              <w:t>Carry out key business decisions regarding the project.</w:t>
            </w:r>
          </w:p>
        </w:tc>
      </w:tr>
    </w:tbl>
    <w:p w14:paraId="00550D8D" w14:textId="77777777" w:rsidR="00805389" w:rsidRPr="00805389" w:rsidRDefault="00805389" w:rsidP="00805389"/>
    <w:p w14:paraId="2ACBEDA5" w14:textId="69CCB5CC" w:rsidR="00261BC1" w:rsidRDefault="00261BC1" w:rsidP="00AD71BF">
      <w:pPr>
        <w:pStyle w:val="Heading2"/>
        <w:numPr>
          <w:ilvl w:val="1"/>
          <w:numId w:val="27"/>
        </w:numPr>
      </w:pPr>
      <w:bookmarkStart w:id="135" w:name="_Toc105766082"/>
      <w:r w:rsidRPr="00BE196F">
        <w:t>Documents</w:t>
      </w:r>
      <w:bookmarkEnd w:id="135"/>
    </w:p>
    <w:p w14:paraId="4584A671" w14:textId="5225BC5B" w:rsidR="002B4848" w:rsidRDefault="002B4848" w:rsidP="002B4848">
      <w:pPr>
        <w:pStyle w:val="ListParagraph"/>
        <w:numPr>
          <w:ilvl w:val="0"/>
          <w:numId w:val="74"/>
        </w:numPr>
        <w:ind w:left="284" w:hanging="284"/>
      </w:pPr>
      <w:r>
        <w:t>Project management plan document – This document will go over how the project's costs will be structured, planned, and controlled.</w:t>
      </w:r>
    </w:p>
    <w:p w14:paraId="0CF20E20" w14:textId="312FAC9F" w:rsidR="002B4848" w:rsidRDefault="002B4848" w:rsidP="002B4848">
      <w:pPr>
        <w:pStyle w:val="ListParagraph"/>
        <w:numPr>
          <w:ilvl w:val="0"/>
          <w:numId w:val="74"/>
        </w:numPr>
        <w:ind w:left="284" w:hanging="284"/>
      </w:pPr>
      <w:r>
        <w:t>Cost forecasts – This document will keep track of costs and allow the manager to adjust them as circumstances change.</w:t>
      </w:r>
    </w:p>
    <w:p w14:paraId="3D14A9A2" w14:textId="7F0E1C15" w:rsidR="002B4848" w:rsidRDefault="002B4848" w:rsidP="002B4848">
      <w:pPr>
        <w:pStyle w:val="ListParagraph"/>
        <w:numPr>
          <w:ilvl w:val="0"/>
          <w:numId w:val="74"/>
        </w:numPr>
        <w:ind w:left="284" w:hanging="284"/>
      </w:pPr>
      <w:r>
        <w:t>Change requests – This document requests that something in a project be changed or adjusted.</w:t>
      </w:r>
    </w:p>
    <w:p w14:paraId="6D674DFD" w14:textId="11D15B07" w:rsidR="00974BF0" w:rsidRPr="00974BF0" w:rsidRDefault="002B4848" w:rsidP="002B4848">
      <w:pPr>
        <w:pStyle w:val="ListParagraph"/>
        <w:numPr>
          <w:ilvl w:val="0"/>
          <w:numId w:val="74"/>
        </w:numPr>
        <w:ind w:left="284" w:hanging="284"/>
      </w:pPr>
      <w:r>
        <w:t xml:space="preserve">Progress Reporting – Determine whether or not the remaining activities in a project will be completed. This report </w:t>
      </w:r>
      <w:r w:rsidR="00E15CC9">
        <w:t xml:space="preserve">will be </w:t>
      </w:r>
      <w:r>
        <w:t>distributed to stakeholders.</w:t>
      </w:r>
    </w:p>
    <w:p w14:paraId="64D5643E" w14:textId="14B40634" w:rsidR="00114F76" w:rsidRPr="00BE196F" w:rsidRDefault="00114F76" w:rsidP="00AD71BF">
      <w:pPr>
        <w:pStyle w:val="Heading1"/>
        <w:numPr>
          <w:ilvl w:val="0"/>
          <w:numId w:val="15"/>
        </w:numPr>
        <w:ind w:left="426" w:hanging="426"/>
        <w:rPr>
          <w:b/>
          <w:bCs/>
        </w:rPr>
      </w:pPr>
      <w:bookmarkStart w:id="136" w:name="_Toc105766083"/>
      <w:r w:rsidRPr="00BE196F">
        <w:rPr>
          <w:b/>
          <w:bCs/>
        </w:rPr>
        <w:lastRenderedPageBreak/>
        <w:t>Procurement Plan</w:t>
      </w:r>
      <w:bookmarkEnd w:id="136"/>
    </w:p>
    <w:p w14:paraId="595EB7FB" w14:textId="04E54A81" w:rsidR="004D4EAC" w:rsidRPr="00BE196F" w:rsidRDefault="004D4EAC" w:rsidP="00AD71BF">
      <w:pPr>
        <w:pStyle w:val="Heading2"/>
        <w:numPr>
          <w:ilvl w:val="1"/>
          <w:numId w:val="28"/>
        </w:numPr>
      </w:pPr>
      <w:bookmarkStart w:id="137" w:name="_Toc105766084"/>
      <w:r w:rsidRPr="00BE196F">
        <w:t>Procurement Requirements</w:t>
      </w:r>
      <w:bookmarkEnd w:id="137"/>
    </w:p>
    <w:p w14:paraId="78AD228E" w14:textId="0C04EBBD" w:rsidR="004D4EAC" w:rsidRPr="00BE196F" w:rsidRDefault="004D4EAC" w:rsidP="00AD71BF">
      <w:pPr>
        <w:pStyle w:val="Heading2"/>
        <w:numPr>
          <w:ilvl w:val="1"/>
          <w:numId w:val="29"/>
        </w:numPr>
      </w:pPr>
      <w:bookmarkStart w:id="138" w:name="_Toc105766085"/>
      <w:r w:rsidRPr="00BE196F">
        <w:t>Requirements</w:t>
      </w:r>
      <w:bookmarkEnd w:id="138"/>
    </w:p>
    <w:p w14:paraId="74643677" w14:textId="7E4AEB7C" w:rsidR="00FC0ECF" w:rsidRPr="00BE196F" w:rsidRDefault="00E8182E" w:rsidP="00AD71BF">
      <w:pPr>
        <w:pStyle w:val="Heading2"/>
        <w:numPr>
          <w:ilvl w:val="1"/>
          <w:numId w:val="32"/>
        </w:numPr>
      </w:pPr>
      <w:bookmarkStart w:id="139" w:name="_Toc105766086"/>
      <w:r w:rsidRPr="00BE196F">
        <w:t>Market Research</w:t>
      </w:r>
      <w:bookmarkEnd w:id="139"/>
    </w:p>
    <w:p w14:paraId="438A602D" w14:textId="6EA6B45C" w:rsidR="00FC0ECF" w:rsidRPr="00BE196F" w:rsidRDefault="00E8182E" w:rsidP="00AD71BF">
      <w:pPr>
        <w:pStyle w:val="Heading2"/>
        <w:numPr>
          <w:ilvl w:val="1"/>
          <w:numId w:val="33"/>
        </w:numPr>
      </w:pPr>
      <w:bookmarkStart w:id="140" w:name="_Toc105766087"/>
      <w:r w:rsidRPr="00BE196F">
        <w:t>Schedule</w:t>
      </w:r>
      <w:bookmarkEnd w:id="140"/>
    </w:p>
    <w:p w14:paraId="2E987C62" w14:textId="25281AA8" w:rsidR="00FC0ECF" w:rsidRPr="00BE196F" w:rsidRDefault="00E8182E" w:rsidP="00AD71BF">
      <w:pPr>
        <w:pStyle w:val="Heading2"/>
        <w:numPr>
          <w:ilvl w:val="1"/>
          <w:numId w:val="34"/>
        </w:numPr>
      </w:pPr>
      <w:bookmarkStart w:id="141" w:name="_Toc105766088"/>
      <w:r w:rsidRPr="00BE196F">
        <w:t>Assumptions</w:t>
      </w:r>
      <w:bookmarkEnd w:id="141"/>
    </w:p>
    <w:p w14:paraId="2AE893DE" w14:textId="64475C24" w:rsidR="00FC0ECF" w:rsidRPr="00BE196F" w:rsidRDefault="00E8182E" w:rsidP="00AD71BF">
      <w:pPr>
        <w:pStyle w:val="Heading2"/>
        <w:numPr>
          <w:ilvl w:val="1"/>
          <w:numId w:val="35"/>
        </w:numPr>
      </w:pPr>
      <w:bookmarkStart w:id="142" w:name="_Toc105766089"/>
      <w:r w:rsidRPr="00BE196F">
        <w:t>Constraints</w:t>
      </w:r>
      <w:bookmarkEnd w:id="142"/>
    </w:p>
    <w:p w14:paraId="37A6CC23" w14:textId="61F61754" w:rsidR="00E8182E" w:rsidRPr="00BE196F" w:rsidRDefault="00E8182E" w:rsidP="00AD71BF">
      <w:pPr>
        <w:pStyle w:val="Heading2"/>
        <w:numPr>
          <w:ilvl w:val="1"/>
          <w:numId w:val="36"/>
        </w:numPr>
      </w:pPr>
      <w:bookmarkStart w:id="143" w:name="_Toc105766090"/>
      <w:r w:rsidRPr="00BE196F">
        <w:t>Activities</w:t>
      </w:r>
      <w:bookmarkEnd w:id="143"/>
    </w:p>
    <w:p w14:paraId="33D458EC" w14:textId="74461C24" w:rsidR="00FC0ECF" w:rsidRPr="00BE196F" w:rsidRDefault="00E8182E" w:rsidP="00AD71BF">
      <w:pPr>
        <w:pStyle w:val="Heading2"/>
        <w:numPr>
          <w:ilvl w:val="1"/>
          <w:numId w:val="37"/>
        </w:numPr>
      </w:pPr>
      <w:bookmarkStart w:id="144" w:name="_Toc105766091"/>
      <w:r w:rsidRPr="00BE196F">
        <w:t>Roles</w:t>
      </w:r>
      <w:bookmarkEnd w:id="144"/>
    </w:p>
    <w:p w14:paraId="5D58C7A0" w14:textId="706347F4" w:rsidR="00114F76" w:rsidRPr="00BE196F" w:rsidRDefault="00114F76" w:rsidP="00AD71BF">
      <w:pPr>
        <w:pStyle w:val="Heading1"/>
        <w:numPr>
          <w:ilvl w:val="0"/>
          <w:numId w:val="15"/>
        </w:numPr>
        <w:ind w:left="426" w:hanging="426"/>
        <w:rPr>
          <w:b/>
          <w:bCs/>
        </w:rPr>
      </w:pPr>
      <w:bookmarkStart w:id="145" w:name="_Toc105766092"/>
      <w:r w:rsidRPr="00BE196F">
        <w:rPr>
          <w:b/>
          <w:bCs/>
        </w:rPr>
        <w:t>Resource Plan</w:t>
      </w:r>
      <w:bookmarkEnd w:id="145"/>
    </w:p>
    <w:p w14:paraId="2BCC4391" w14:textId="01494333" w:rsidR="003C2487" w:rsidRPr="00BE196F" w:rsidRDefault="003C2487" w:rsidP="00AD71BF">
      <w:pPr>
        <w:pStyle w:val="Heading2"/>
        <w:numPr>
          <w:ilvl w:val="1"/>
          <w:numId w:val="31"/>
        </w:numPr>
      </w:pPr>
      <w:bookmarkStart w:id="146" w:name="_Toc105766093"/>
      <w:r w:rsidRPr="00BE196F">
        <w:t>Labour</w:t>
      </w:r>
      <w:bookmarkEnd w:id="146"/>
    </w:p>
    <w:p w14:paraId="72A39DB1" w14:textId="1BF8E3E7" w:rsidR="003C2487" w:rsidRPr="00BE196F" w:rsidRDefault="003C2487" w:rsidP="00FC0ECF">
      <w:pPr>
        <w:pStyle w:val="Heading2"/>
      </w:pPr>
      <w:bookmarkStart w:id="147" w:name="_Toc105766094"/>
      <w:r w:rsidRPr="00BE196F">
        <w:t>Equipment</w:t>
      </w:r>
      <w:bookmarkEnd w:id="147"/>
    </w:p>
    <w:p w14:paraId="364BC64C" w14:textId="3E3AC05A" w:rsidR="003C2487" w:rsidRPr="00BE196F" w:rsidRDefault="003C2487" w:rsidP="00FC0ECF">
      <w:pPr>
        <w:pStyle w:val="Heading2"/>
      </w:pPr>
      <w:bookmarkStart w:id="148" w:name="_Toc105766095"/>
      <w:r w:rsidRPr="00BE196F">
        <w:t>Assumptions</w:t>
      </w:r>
      <w:bookmarkEnd w:id="148"/>
    </w:p>
    <w:p w14:paraId="6EF21C73" w14:textId="620AFFDB" w:rsidR="003C2487" w:rsidRPr="00BE196F" w:rsidRDefault="003C2487" w:rsidP="00FC0ECF">
      <w:pPr>
        <w:pStyle w:val="Heading2"/>
      </w:pPr>
      <w:bookmarkStart w:id="149" w:name="_Toc105766096"/>
      <w:r w:rsidRPr="00BE196F">
        <w:t>Constraints</w:t>
      </w:r>
      <w:bookmarkEnd w:id="149"/>
    </w:p>
    <w:p w14:paraId="78215FED" w14:textId="6954942E" w:rsidR="00114F76" w:rsidRPr="00BE196F" w:rsidRDefault="00114F76" w:rsidP="00AD71BF">
      <w:pPr>
        <w:pStyle w:val="Heading1"/>
        <w:numPr>
          <w:ilvl w:val="0"/>
          <w:numId w:val="15"/>
        </w:numPr>
        <w:ind w:left="426" w:hanging="426"/>
        <w:rPr>
          <w:b/>
          <w:bCs/>
        </w:rPr>
      </w:pPr>
      <w:bookmarkStart w:id="150" w:name="_Toc105766097"/>
      <w:r w:rsidRPr="00BE196F">
        <w:rPr>
          <w:b/>
          <w:bCs/>
        </w:rPr>
        <w:t>Communication Plan</w:t>
      </w:r>
      <w:bookmarkEnd w:id="150"/>
    </w:p>
    <w:p w14:paraId="6CC592F5" w14:textId="3C2F6F1D" w:rsidR="006C0B7B" w:rsidRPr="00BE196F" w:rsidRDefault="00BF6383" w:rsidP="00AD71BF">
      <w:pPr>
        <w:pStyle w:val="Heading2"/>
        <w:numPr>
          <w:ilvl w:val="1"/>
          <w:numId w:val="39"/>
        </w:numPr>
      </w:pPr>
      <w:bookmarkStart w:id="151" w:name="_Toc105766098"/>
      <w:r w:rsidRPr="00BE196F">
        <w:t>Stakeholder List</w:t>
      </w:r>
      <w:bookmarkEnd w:id="151"/>
    </w:p>
    <w:p w14:paraId="02C68275" w14:textId="4F08797F" w:rsidR="00BF6383" w:rsidRPr="00BE196F" w:rsidRDefault="00BF6383" w:rsidP="00AD71BF">
      <w:pPr>
        <w:pStyle w:val="Heading2"/>
        <w:numPr>
          <w:ilvl w:val="1"/>
          <w:numId w:val="38"/>
        </w:numPr>
      </w:pPr>
      <w:bookmarkStart w:id="152" w:name="_Toc105766099"/>
      <w:r w:rsidRPr="00BE196F">
        <w:t>Stakeholder Requirements</w:t>
      </w:r>
      <w:bookmarkEnd w:id="152"/>
    </w:p>
    <w:p w14:paraId="1329E9B6" w14:textId="44B76887" w:rsidR="00BF6383" w:rsidRPr="00BE196F" w:rsidRDefault="00BF6383" w:rsidP="00AD71BF">
      <w:pPr>
        <w:pStyle w:val="Heading2"/>
        <w:numPr>
          <w:ilvl w:val="1"/>
          <w:numId w:val="38"/>
        </w:numPr>
      </w:pPr>
      <w:bookmarkStart w:id="153" w:name="_Toc105766100"/>
      <w:r w:rsidRPr="00BE196F">
        <w:t>Assumptions</w:t>
      </w:r>
      <w:bookmarkEnd w:id="153"/>
    </w:p>
    <w:p w14:paraId="4B31EDE4" w14:textId="223605BB" w:rsidR="00BF6383" w:rsidRPr="00BE196F" w:rsidRDefault="00BF6383" w:rsidP="00AD71BF">
      <w:pPr>
        <w:pStyle w:val="Heading2"/>
        <w:numPr>
          <w:ilvl w:val="1"/>
          <w:numId w:val="38"/>
        </w:numPr>
      </w:pPr>
      <w:bookmarkStart w:id="154" w:name="_Toc105766101"/>
      <w:r w:rsidRPr="00BE196F">
        <w:t>Constraints</w:t>
      </w:r>
      <w:bookmarkEnd w:id="154"/>
    </w:p>
    <w:p w14:paraId="0D868910" w14:textId="2247708A" w:rsidR="00BF6383" w:rsidRPr="00BE196F" w:rsidRDefault="00BF6383" w:rsidP="00AD71BF">
      <w:pPr>
        <w:pStyle w:val="Heading2"/>
        <w:numPr>
          <w:ilvl w:val="1"/>
          <w:numId w:val="38"/>
        </w:numPr>
      </w:pPr>
      <w:bookmarkStart w:id="155" w:name="_Toc105766102"/>
      <w:r w:rsidRPr="00BE196F">
        <w:t>Activities</w:t>
      </w:r>
      <w:bookmarkEnd w:id="155"/>
    </w:p>
    <w:p w14:paraId="29B53414" w14:textId="39EF6289" w:rsidR="00BF6383" w:rsidRPr="00BE196F" w:rsidRDefault="00BF6383" w:rsidP="00AD71BF">
      <w:pPr>
        <w:pStyle w:val="Heading2"/>
        <w:numPr>
          <w:ilvl w:val="1"/>
          <w:numId w:val="38"/>
        </w:numPr>
      </w:pPr>
      <w:bookmarkStart w:id="156" w:name="_Toc105766103"/>
      <w:r w:rsidRPr="00BE196F">
        <w:lastRenderedPageBreak/>
        <w:t>Roles</w:t>
      </w:r>
      <w:bookmarkEnd w:id="156"/>
    </w:p>
    <w:p w14:paraId="2FA3F88A" w14:textId="0C9D858E" w:rsidR="00BF6383" w:rsidRPr="00BE196F" w:rsidRDefault="00BF6383" w:rsidP="00AD71BF">
      <w:pPr>
        <w:pStyle w:val="Heading2"/>
        <w:numPr>
          <w:ilvl w:val="1"/>
          <w:numId w:val="38"/>
        </w:numPr>
      </w:pPr>
      <w:bookmarkStart w:id="157" w:name="_Toc105766104"/>
      <w:r w:rsidRPr="00BE196F">
        <w:t>Methods, Documents and Technology</w:t>
      </w:r>
      <w:bookmarkEnd w:id="157"/>
    </w:p>
    <w:p w14:paraId="2F20FE20" w14:textId="242F15F0" w:rsidR="00114F76" w:rsidRPr="00BE196F" w:rsidRDefault="00114F76" w:rsidP="00AD71BF">
      <w:pPr>
        <w:pStyle w:val="Heading1"/>
        <w:numPr>
          <w:ilvl w:val="0"/>
          <w:numId w:val="15"/>
        </w:numPr>
        <w:ind w:left="426" w:hanging="426"/>
        <w:rPr>
          <w:b/>
          <w:bCs/>
        </w:rPr>
      </w:pPr>
      <w:bookmarkStart w:id="158" w:name="_Toc105766105"/>
      <w:r w:rsidRPr="00BE196F">
        <w:rPr>
          <w:b/>
          <w:bCs/>
        </w:rPr>
        <w:t>Appendix C: Nightcore Mech Meeting Minutes</w:t>
      </w:r>
      <w:bookmarkEnd w:id="1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lastRenderedPageBreak/>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53496D">
            <w:pPr>
              <w:pStyle w:val="Header"/>
              <w:numPr>
                <w:ilvl w:val="0"/>
                <w:numId w:val="48"/>
              </w:numPr>
              <w:tabs>
                <w:tab w:val="clear" w:pos="420"/>
                <w:tab w:val="clear" w:pos="4513"/>
                <w:tab w:val="clear" w:pos="9026"/>
                <w:tab w:val="num" w:pos="284"/>
              </w:tabs>
              <w:rPr>
                <w:b/>
                <w:bCs/>
              </w:rPr>
            </w:pPr>
            <w:r w:rsidRPr="00BE196F">
              <w:rPr>
                <w:b/>
                <w:bCs/>
              </w:rPr>
              <w:t xml:space="preserve">  Initiation of Project Scope:</w:t>
            </w:r>
          </w:p>
          <w:p w14:paraId="0A9F53A2" w14:textId="77777777" w:rsidR="0053496D" w:rsidRPr="00BE196F" w:rsidRDefault="0053496D" w:rsidP="0053496D">
            <w:pPr>
              <w:pStyle w:val="Header"/>
              <w:numPr>
                <w:ilvl w:val="1"/>
                <w:numId w:val="48"/>
              </w:numPr>
              <w:tabs>
                <w:tab w:val="clear" w:pos="1440"/>
                <w:tab w:val="clear" w:pos="4513"/>
                <w:tab w:val="clear" w:pos="9026"/>
                <w:tab w:val="num" w:pos="851"/>
              </w:tabs>
              <w:ind w:hanging="873"/>
            </w:pPr>
            <w:r w:rsidRPr="00BE196F">
              <w:t>Limit contract-cheating and academic misconduct on a tertiary level</w:t>
            </w:r>
          </w:p>
          <w:p w14:paraId="1D581138"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Design and develop an application that uses stylometry and provide feedback reports that can accurately identify contract-cheating and academic misconduct</w:t>
            </w:r>
          </w:p>
          <w:p w14:paraId="569960FE"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Text-comparisons and similarity will only be a minimal feature of the application (a plagiarism checker)</w:t>
            </w:r>
          </w:p>
          <w:p w14:paraId="552ACD55"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53496D">
            <w:pPr>
              <w:pStyle w:val="Header"/>
              <w:numPr>
                <w:ilvl w:val="0"/>
                <w:numId w:val="48"/>
              </w:numPr>
              <w:tabs>
                <w:tab w:val="clear" w:pos="420"/>
                <w:tab w:val="clear" w:pos="4513"/>
                <w:tab w:val="clear" w:pos="9026"/>
                <w:tab w:val="num" w:pos="284"/>
              </w:tabs>
              <w:rPr>
                <w:b/>
                <w:bCs/>
              </w:rPr>
            </w:pPr>
            <w:r w:rsidRPr="00BE196F">
              <w:rPr>
                <w:b/>
                <w:bCs/>
              </w:rPr>
              <w:t xml:space="preserve">  Initiation of Stakeholder Meeting times</w:t>
            </w:r>
          </w:p>
          <w:p w14:paraId="06B9283F"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53496D">
            <w:pPr>
              <w:pStyle w:val="Header"/>
              <w:numPr>
                <w:ilvl w:val="0"/>
                <w:numId w:val="48"/>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53496D">
            <w:pPr>
              <w:pStyle w:val="Header"/>
              <w:numPr>
                <w:ilvl w:val="0"/>
                <w:numId w:val="51"/>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53496D">
            <w:pPr>
              <w:pStyle w:val="Header"/>
              <w:numPr>
                <w:ilvl w:val="0"/>
                <w:numId w:val="48"/>
              </w:numPr>
              <w:tabs>
                <w:tab w:val="clear" w:pos="4513"/>
                <w:tab w:val="clear" w:pos="9026"/>
              </w:tabs>
              <w:rPr>
                <w:b/>
                <w:bCs/>
              </w:rPr>
            </w:pPr>
            <w:r w:rsidRPr="00BE196F">
              <w:rPr>
                <w:b/>
                <w:bCs/>
              </w:rPr>
              <w:t>Meeting Closure</w:t>
            </w:r>
          </w:p>
          <w:p w14:paraId="7DC4925F" w14:textId="77777777" w:rsidR="0053496D" w:rsidRPr="00BE196F" w:rsidRDefault="0053496D" w:rsidP="0053496D">
            <w:pPr>
              <w:pStyle w:val="Header"/>
              <w:numPr>
                <w:ilvl w:val="0"/>
                <w:numId w:val="51"/>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77777777" w:rsidR="0053496D" w:rsidRPr="00BE196F" w:rsidRDefault="0053496D" w:rsidP="0053496D">
            <w:pPr>
              <w:numPr>
                <w:ilvl w:val="0"/>
                <w:numId w:val="50"/>
              </w:numPr>
              <w:spacing w:line="240" w:lineRule="auto"/>
              <w:ind w:left="284" w:hanging="284"/>
            </w:pPr>
            <w:r w:rsidRPr="00BE196F">
              <w:t>Attendees decided on having physical meetings at the G4-G15 seminar room at the NWU, Potchefstroom Campus. V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77777777" w:rsidR="0053496D" w:rsidRPr="00BE196F" w:rsidRDefault="0053496D" w:rsidP="0053496D">
            <w:pPr>
              <w:numPr>
                <w:ilvl w:val="0"/>
                <w:numId w:val="50"/>
              </w:numPr>
              <w:spacing w:line="240" w:lineRule="auto"/>
              <w:ind w:left="284" w:hanging="284"/>
            </w:pPr>
            <w:r w:rsidRPr="00BE196F">
              <w:t>Thursday mornings was ruled out due to some attendees having Honours classes during that time. Ricus Warmenhoven and Prof. Neels Kruger also had other priorities during that time. Thursdays 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t>Access to source code:</w:t>
            </w:r>
          </w:p>
          <w:p w14:paraId="703F5F8D" w14:textId="77777777" w:rsidR="0053496D" w:rsidRPr="00BE196F" w:rsidRDefault="0053496D" w:rsidP="0053496D">
            <w:pPr>
              <w:numPr>
                <w:ilvl w:val="0"/>
                <w:numId w:val="50"/>
              </w:numPr>
              <w:spacing w:line="240" w:lineRule="auto"/>
              <w:ind w:left="284" w:hanging="284"/>
            </w:pPr>
            <w:r w:rsidRPr="00BE196F">
              <w:t>Zander Janse van Rensburg provided login details to the application and Linode server. The development team needs to contact Mentje Gericke from the BMI school to access source code (</w:t>
            </w:r>
            <w:hyperlink r:id="rId30" w:history="1">
              <w:r w:rsidRPr="00BE196F">
                <w:rPr>
                  <w:rStyle w:val="Hyperlink"/>
                </w:rPr>
                <w:t>Mentje.Gericke@nwu.ac.za</w:t>
              </w:r>
            </w:hyperlink>
            <w:r w:rsidRPr="00BE196F">
              <w:t>). Contact Robert Maxwell (</w:t>
            </w:r>
            <w:hyperlink r:id="rId31" w:history="1">
              <w:r w:rsidRPr="00BE196F">
                <w:rPr>
                  <w:rStyle w:val="Hyperlink"/>
                </w:rPr>
                <w:t>Robert.Maxwell@nwu.ac.za</w:t>
              </w:r>
            </w:hyperlink>
            <w:r w:rsidRPr="00BE196F">
              <w:t>), the previous project leader of SimiLabs for access to 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7777777" w:rsidR="0053496D" w:rsidRPr="00BE196F" w:rsidRDefault="0053496D" w:rsidP="0053496D">
            <w:pPr>
              <w:numPr>
                <w:ilvl w:val="0"/>
                <w:numId w:val="50"/>
              </w:numPr>
              <w:spacing w:line="240" w:lineRule="auto"/>
              <w:ind w:left="284" w:hanging="284"/>
            </w:pPr>
            <w:r w:rsidRPr="00BE196F">
              <w:t xml:space="preserve">Zander recommended the development team to have a look at the CopyLeaks API to understand how plagiarism checkers and the source code behind it works. The development team must submit a sample document and study the plagiarism detection levels. The development team must compare the results from CopyLeaks to Turnitin to determine the gaps between the respective plagiarism checkers, as to decide how a plagiarism checker’s functionalities ca be improved. The development team must have </w:t>
            </w:r>
            <w:r w:rsidRPr="00BE196F">
              <w:lastRenderedPageBreak/>
              <w:t xml:space="preserve">discussions with the lecturers on what the shortcomings are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77777777" w:rsidR="0053496D" w:rsidRPr="00BE196F" w:rsidRDefault="0053496D" w:rsidP="0053496D">
            <w:pPr>
              <w:numPr>
                <w:ilvl w:val="0"/>
                <w:numId w:val="50"/>
              </w:numPr>
              <w:spacing w:line="240" w:lineRule="auto"/>
              <w:ind w:left="284" w:hanging="284"/>
            </w:pPr>
            <w:r w:rsidRPr="00BE196F">
              <w:t xml:space="preserve">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zing texts to determine the level og academic misconduct. Turnitin doesn’t currently allow for authorship attribution functionalities, and the current software’s (SimiLabs) stylometry features also happens to be buggy. Finding large enough repositories (corpora) that allows one to detect academic misconduct accurately is also one of the main issues of this project. Existing plagiarism checkers highlight different similarities, and as a result detects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ing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is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is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w:t>
            </w:r>
            <w:r w:rsidRPr="00BE196F">
              <w:lastRenderedPageBreak/>
              <w:t>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53496D">
            <w:pPr>
              <w:numPr>
                <w:ilvl w:val="0"/>
                <w:numId w:val="49"/>
              </w:numPr>
              <w:tabs>
                <w:tab w:val="clear" w:pos="720"/>
                <w:tab w:val="num" w:pos="284"/>
              </w:tabs>
              <w:spacing w:line="240" w:lineRule="auto"/>
              <w:ind w:hanging="720"/>
            </w:pPr>
            <w:r w:rsidRPr="00BE196F">
              <w:t xml:space="preserve">Contact Mentje Gericke from the BMI School for project resources </w:t>
            </w:r>
          </w:p>
          <w:p w14:paraId="18068F38" w14:textId="77777777" w:rsidR="0053496D" w:rsidRPr="00BE196F" w:rsidRDefault="0053496D" w:rsidP="0053496D">
            <w:pPr>
              <w:numPr>
                <w:ilvl w:val="0"/>
                <w:numId w:val="49"/>
              </w:numPr>
              <w:tabs>
                <w:tab w:val="clear" w:pos="720"/>
                <w:tab w:val="num" w:pos="284"/>
              </w:tabs>
              <w:spacing w:line="240" w:lineRule="auto"/>
              <w:ind w:hanging="720"/>
            </w:pPr>
            <w:r w:rsidRPr="00BE196F">
              <w:t>Contact Robert Maxwell (former project leader) for access to source code</w:t>
            </w:r>
          </w:p>
          <w:p w14:paraId="4EB11037" w14:textId="77777777" w:rsidR="0053496D" w:rsidRPr="00BE196F" w:rsidRDefault="0053496D" w:rsidP="0053496D">
            <w:pPr>
              <w:numPr>
                <w:ilvl w:val="0"/>
                <w:numId w:val="49"/>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53496D">
            <w:pPr>
              <w:numPr>
                <w:ilvl w:val="0"/>
                <w:numId w:val="47"/>
              </w:numPr>
              <w:spacing w:line="240" w:lineRule="auto"/>
            </w:pPr>
            <w:r w:rsidRPr="00BE196F">
              <w:t>Contact Mentje Gericke from the BMI School for project resources (</w:t>
            </w:r>
            <w:hyperlink r:id="rId32" w:history="1">
              <w:r w:rsidRPr="00BE196F">
                <w:rPr>
                  <w:rStyle w:val="Hyperlink"/>
                </w:rPr>
                <w:t>Mentje.Gericke@nwu.ac.za</w:t>
              </w:r>
            </w:hyperlink>
            <w:r w:rsidRPr="00BE196F">
              <w:t>)</w:t>
            </w:r>
          </w:p>
          <w:p w14:paraId="1ACD0FF4" w14:textId="77777777" w:rsidR="0053496D" w:rsidRPr="00BE196F" w:rsidRDefault="0053496D" w:rsidP="0053496D">
            <w:pPr>
              <w:numPr>
                <w:ilvl w:val="0"/>
                <w:numId w:val="47"/>
              </w:numPr>
              <w:spacing w:line="240" w:lineRule="auto"/>
            </w:pPr>
            <w:r w:rsidRPr="00BE196F">
              <w:t>Contact Robert Maxwell (</w:t>
            </w:r>
            <w:hyperlink r:id="rId33" w:history="1">
              <w:r w:rsidRPr="00BE196F">
                <w:rPr>
                  <w:rStyle w:val="Hyperlink"/>
                </w:rPr>
                <w:t>Robert.Maxwell@nwu.ac.za</w:t>
              </w:r>
            </w:hyperlink>
            <w:r w:rsidRPr="00BE196F">
              <w:t>) for access to source code.</w:t>
            </w:r>
          </w:p>
          <w:p w14:paraId="47E9B88A" w14:textId="77777777" w:rsidR="0053496D" w:rsidRPr="00BE196F" w:rsidRDefault="0053496D" w:rsidP="00DE2F71"/>
          <w:p w14:paraId="6C59691C" w14:textId="77777777" w:rsidR="0053496D" w:rsidRPr="00BE196F" w:rsidRDefault="0053496D" w:rsidP="0053496D">
            <w:pPr>
              <w:numPr>
                <w:ilvl w:val="0"/>
                <w:numId w:val="47"/>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lastRenderedPageBreak/>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7777777" w:rsidR="0053496D" w:rsidRPr="00BE196F" w:rsidRDefault="0053496D" w:rsidP="00DE2F71">
            <w:pPr>
              <w:pStyle w:val="ItemDescription"/>
              <w:rPr>
                <w:rFonts w:ascii="Arial" w:hAnsi="Arial" w:cs="Arial"/>
              </w:rPr>
            </w:pPr>
            <w:r w:rsidRPr="00BE196F">
              <w:rPr>
                <w:rFonts w:ascii="Arial" w:hAnsi="Arial" w:cs="Arial"/>
              </w:rPr>
              <w:t>Introduction: Stylometry (knowledge on 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77777777" w:rsidR="0053496D" w:rsidRPr="00BE196F" w:rsidRDefault="0053496D" w:rsidP="00DE2F71">
            <w:r w:rsidRPr="00BE196F">
              <w:t>Cross 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77777777" w:rsidR="0053496D" w:rsidRPr="00BE196F" w:rsidRDefault="0053496D" w:rsidP="00DE2F71">
            <w:r w:rsidRPr="00BE196F">
              <w:t>Stylometric Clustering tools: How to implement and data visualiz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Stylometry</w:t>
            </w:r>
          </w:p>
          <w:p w14:paraId="0A4D6AAD"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t>Decrease memory overhead of the current application</w:t>
            </w:r>
          </w:p>
          <w:p w14:paraId="09642AE3"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53496D">
            <w:pPr>
              <w:pStyle w:val="Header"/>
              <w:numPr>
                <w:ilvl w:val="0"/>
                <w:numId w:val="55"/>
              </w:numPr>
              <w:tabs>
                <w:tab w:val="clear" w:pos="4513"/>
                <w:tab w:val="clear" w:pos="9026"/>
              </w:tabs>
              <w:ind w:hanging="289"/>
            </w:pPr>
            <w:r w:rsidRPr="00BE196F">
              <w:t>The GUI will be simple and user-friendly</w:t>
            </w:r>
          </w:p>
          <w:p w14:paraId="6F48EC96" w14:textId="77777777" w:rsidR="0053496D" w:rsidRPr="00BE196F" w:rsidRDefault="0053496D" w:rsidP="0053496D">
            <w:pPr>
              <w:pStyle w:val="Header"/>
              <w:numPr>
                <w:ilvl w:val="0"/>
                <w:numId w:val="55"/>
              </w:numPr>
              <w:tabs>
                <w:tab w:val="clear" w:pos="4513"/>
                <w:tab w:val="clear" w:pos="9026"/>
              </w:tabs>
              <w:ind w:hanging="289"/>
            </w:pPr>
            <w:r w:rsidRPr="00BE196F">
              <w:lastRenderedPageBreak/>
              <w:t>The development team will use NumPy and SciPy for the statistical analysis within the application</w:t>
            </w:r>
          </w:p>
          <w:p w14:paraId="5BA92695" w14:textId="77777777" w:rsidR="0053496D" w:rsidRPr="00BE196F" w:rsidRDefault="0053496D" w:rsidP="0053496D">
            <w:pPr>
              <w:pStyle w:val="Header"/>
              <w:numPr>
                <w:ilvl w:val="0"/>
                <w:numId w:val="55"/>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53496D">
            <w:pPr>
              <w:pStyle w:val="Header"/>
              <w:numPr>
                <w:ilvl w:val="0"/>
                <w:numId w:val="55"/>
              </w:numPr>
              <w:tabs>
                <w:tab w:val="clear" w:pos="4513"/>
                <w:tab w:val="clear" w:pos="9026"/>
              </w:tabs>
              <w:ind w:hanging="289"/>
            </w:pPr>
            <w:r w:rsidRPr="00BE196F">
              <w:t>Text similarity and comparisons will be a minimal feature of the application</w:t>
            </w:r>
          </w:p>
          <w:p w14:paraId="66BCFA23"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Stylometric Clustering tools: Data Visualization</w:t>
            </w:r>
          </w:p>
          <w:p w14:paraId="7AD5017B" w14:textId="77777777" w:rsidR="0053496D" w:rsidRPr="00BE196F" w:rsidRDefault="0053496D" w:rsidP="0053496D">
            <w:pPr>
              <w:pStyle w:val="Header"/>
              <w:numPr>
                <w:ilvl w:val="0"/>
                <w:numId w:val="55"/>
              </w:numPr>
              <w:tabs>
                <w:tab w:val="clear" w:pos="4513"/>
                <w:tab w:val="clear" w:pos="9026"/>
              </w:tabs>
              <w:ind w:hanging="289"/>
            </w:pPr>
            <w:r w:rsidRPr="00BE196F">
              <w:t>The team will make use of the Binongo-Analysis to visualize stylometry data</w:t>
            </w:r>
          </w:p>
          <w:p w14:paraId="58A6CAB0" w14:textId="77777777" w:rsidR="0053496D" w:rsidRPr="00BE196F" w:rsidRDefault="0053496D" w:rsidP="0053496D">
            <w:pPr>
              <w:pStyle w:val="Header"/>
              <w:numPr>
                <w:ilvl w:val="0"/>
                <w:numId w:val="55"/>
              </w:numPr>
              <w:tabs>
                <w:tab w:val="clear" w:pos="4513"/>
                <w:tab w:val="clear" w:pos="9026"/>
              </w:tabs>
              <w:ind w:hanging="289"/>
            </w:pPr>
            <w:r w:rsidRPr="00BE196F">
              <w:t>The team must decide on performance metrics for identifying contract-cheating</w:t>
            </w:r>
          </w:p>
          <w:p w14:paraId="11BA9749"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Content on Feedback Reports</w:t>
            </w:r>
          </w:p>
          <w:p w14:paraId="3E4A7ABA" w14:textId="77777777" w:rsidR="0053496D" w:rsidRPr="00BE196F" w:rsidRDefault="0053496D" w:rsidP="0053496D">
            <w:pPr>
              <w:pStyle w:val="Header"/>
              <w:numPr>
                <w:ilvl w:val="0"/>
                <w:numId w:val="55"/>
              </w:numPr>
              <w:tabs>
                <w:tab w:val="clear" w:pos="4513"/>
                <w:tab w:val="clear" w:pos="9026"/>
              </w:tabs>
              <w:ind w:hanging="289"/>
            </w:pPr>
            <w:r w:rsidRPr="00BE196F">
              <w:t>The feedback on reports must be based on</w:t>
            </w:r>
            <w:r w:rsidRPr="00BE196F">
              <w:rPr>
                <w:b/>
                <w:bCs/>
              </w:rPr>
              <w:t xml:space="preserve"> </w:t>
            </w:r>
            <w:r w:rsidRPr="00BE196F">
              <w:t>performance metrics for identifying contract-cheating</w:t>
            </w:r>
          </w:p>
          <w:p w14:paraId="4A52F5AE"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Cross entropy</w:t>
            </w:r>
          </w:p>
          <w:p w14:paraId="6BA7F252" w14:textId="77777777" w:rsidR="0053496D" w:rsidRPr="00BE196F" w:rsidRDefault="0053496D" w:rsidP="0053496D">
            <w:pPr>
              <w:pStyle w:val="Header"/>
              <w:numPr>
                <w:ilvl w:val="0"/>
                <w:numId w:val="57"/>
              </w:numPr>
              <w:tabs>
                <w:tab w:val="clear" w:pos="4513"/>
                <w:tab w:val="clear" w:pos="9026"/>
              </w:tabs>
              <w:ind w:hanging="289"/>
            </w:pPr>
            <w:r w:rsidRPr="00BE196F">
              <w:t>The team could potentially make use of cross entropy to identify the variance in writing styles between authors to identify contract-cheating</w:t>
            </w:r>
          </w:p>
          <w:p w14:paraId="25081306"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Machine Learning and Algorithms</w:t>
            </w:r>
          </w:p>
          <w:p w14:paraId="41CEA1EC" w14:textId="77777777" w:rsidR="0053496D" w:rsidRPr="00BE196F" w:rsidRDefault="0053496D" w:rsidP="0053496D">
            <w:pPr>
              <w:pStyle w:val="Header"/>
              <w:numPr>
                <w:ilvl w:val="0"/>
                <w:numId w:val="55"/>
              </w:numPr>
              <w:tabs>
                <w:tab w:val="clear" w:pos="4513"/>
                <w:tab w:val="clear" w:pos="9026"/>
              </w:tabs>
              <w:ind w:hanging="289"/>
            </w:pPr>
            <w:r w:rsidRPr="00BE196F">
              <w:t>The team will make use of ML techniques and algorithms such as the n-KK and SMO algorithms to detect contract-cheating. Deep Learning will not be implemented in this application.</w:t>
            </w:r>
          </w:p>
          <w:p w14:paraId="2F26C549"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53496D">
            <w:pPr>
              <w:pStyle w:val="Header"/>
              <w:numPr>
                <w:ilvl w:val="0"/>
                <w:numId w:val="55"/>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53496D">
            <w:pPr>
              <w:pStyle w:val="Header"/>
              <w:numPr>
                <w:ilvl w:val="0"/>
                <w:numId w:val="55"/>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7777777" w:rsidR="0053496D" w:rsidRPr="00BE196F" w:rsidRDefault="0053496D" w:rsidP="0053496D">
            <w:pPr>
              <w:numPr>
                <w:ilvl w:val="0"/>
                <w:numId w:val="47"/>
              </w:numPr>
              <w:spacing w:line="240" w:lineRule="auto"/>
            </w:pPr>
            <w:r w:rsidRPr="00BE196F">
              <w:t>The development team and Patrick introduced themselves. Patrick gave a quick overview on Stylometry: the inner workings and functions thereof.</w:t>
            </w:r>
          </w:p>
          <w:p w14:paraId="1689F0F8" w14:textId="77777777" w:rsidR="0053496D" w:rsidRPr="00BE196F" w:rsidRDefault="0053496D" w:rsidP="0053496D">
            <w:pPr>
              <w:numPr>
                <w:ilvl w:val="0"/>
                <w:numId w:val="47"/>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77777777" w:rsidR="0053496D" w:rsidRPr="00BE196F" w:rsidRDefault="0053496D" w:rsidP="0053496D">
            <w:pPr>
              <w:numPr>
                <w:ilvl w:val="0"/>
                <w:numId w:val="47"/>
              </w:numPr>
              <w:spacing w:line="240" w:lineRule="auto"/>
            </w:pPr>
            <w:r w:rsidRPr="00BE196F">
              <w:t>Stylometry is applicable to implement in this project, as it is a useful tool that can be utilized to detect contract-cheating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t>COSC 495 (SPTPC: Authorship Attribution) module discussion and material</w:t>
            </w:r>
          </w:p>
          <w:p w14:paraId="77BB92D8" w14:textId="77777777" w:rsidR="0053496D" w:rsidRPr="00BE196F" w:rsidRDefault="0053496D" w:rsidP="0053496D">
            <w:pPr>
              <w:numPr>
                <w:ilvl w:val="0"/>
                <w:numId w:val="53"/>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t>Corpora retrieval discussion (preferable to design a database or use a Corpus API)</w:t>
            </w:r>
          </w:p>
          <w:p w14:paraId="59287F0F" w14:textId="77777777" w:rsidR="0053496D" w:rsidRPr="00BE196F" w:rsidRDefault="0053496D" w:rsidP="0053496D">
            <w:pPr>
              <w:numPr>
                <w:ilvl w:val="0"/>
                <w:numId w:val="53"/>
              </w:numPr>
              <w:spacing w:line="240" w:lineRule="auto"/>
            </w:pPr>
            <w:r w:rsidRPr="00BE196F">
              <w:t xml:space="preserve">Patrick suggested that the team should develop the application with tools and programming languages that the team are most comfortable with. There appears to be no best practice when designing and developing this application. The team should </w:t>
            </w:r>
            <w:r w:rsidRPr="00BE196F">
              <w:lastRenderedPageBreak/>
              <w:t xml:space="preserve">adopt a similar outlook when comparing documents to detecting contract-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s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7777777" w:rsidR="0053496D" w:rsidRPr="00BE196F" w:rsidRDefault="0053496D" w:rsidP="0053496D">
            <w:pPr>
              <w:numPr>
                <w:ilvl w:val="0"/>
                <w:numId w:val="54"/>
              </w:numPr>
              <w:spacing w:line="240" w:lineRule="auto"/>
              <w:ind w:left="284" w:hanging="284"/>
              <w:rPr>
                <w:b/>
                <w:bCs/>
              </w:rPr>
            </w:pPr>
            <w:r w:rsidRPr="00BE196F">
              <w:t xml:space="preserve">The team should design a basic forensic application that can assist in the process to detect contract-cheating. The application should automate the detection process without an investigator needing to compare text and documents manually. Text comparisons and similarities should be evident immediately and highlighted. Patrick suggested that the team use </w:t>
            </w:r>
            <w:hyperlink r:id="rId34"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contract-cheating via the use of basic stylometry packages. </w:t>
            </w:r>
          </w:p>
          <w:p w14:paraId="2E206F84" w14:textId="77777777" w:rsidR="0053496D" w:rsidRPr="00BE196F" w:rsidRDefault="0053496D" w:rsidP="0053496D">
            <w:pPr>
              <w:numPr>
                <w:ilvl w:val="0"/>
                <w:numId w:val="54"/>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contract-cheating.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77777777" w:rsidR="0053496D" w:rsidRPr="00BE196F" w:rsidRDefault="0053496D" w:rsidP="0053496D">
            <w:pPr>
              <w:numPr>
                <w:ilvl w:val="0"/>
                <w:numId w:val="54"/>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contract-cheating. </w:t>
            </w:r>
          </w:p>
          <w:p w14:paraId="46AC748F" w14:textId="77777777" w:rsidR="0053496D" w:rsidRPr="00BE196F" w:rsidRDefault="0053496D" w:rsidP="0053496D">
            <w:pPr>
              <w:numPr>
                <w:ilvl w:val="0"/>
                <w:numId w:val="54"/>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53496D">
            <w:pPr>
              <w:numPr>
                <w:ilvl w:val="0"/>
                <w:numId w:val="54"/>
              </w:numPr>
              <w:spacing w:line="240" w:lineRule="auto"/>
              <w:ind w:left="284" w:hanging="284"/>
            </w:pPr>
            <w:r w:rsidRPr="00BE196F">
              <w:t>NumPy would be the most preferable Python library for doing statistics</w:t>
            </w:r>
          </w:p>
          <w:p w14:paraId="678D3D8E" w14:textId="77777777" w:rsidR="0053496D" w:rsidRPr="00BE196F" w:rsidRDefault="0053496D" w:rsidP="0053496D">
            <w:pPr>
              <w:numPr>
                <w:ilvl w:val="0"/>
                <w:numId w:val="54"/>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53496D">
            <w:pPr>
              <w:numPr>
                <w:ilvl w:val="0"/>
                <w:numId w:val="54"/>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53496D">
            <w:pPr>
              <w:numPr>
                <w:ilvl w:val="0"/>
                <w:numId w:val="54"/>
              </w:numPr>
              <w:spacing w:line="240" w:lineRule="auto"/>
              <w:ind w:left="284" w:hanging="284"/>
            </w:pPr>
            <w:r w:rsidRPr="00BE196F">
              <w:t>The user interface will be standard but intuitive</w:t>
            </w:r>
          </w:p>
          <w:p w14:paraId="4AD9C936" w14:textId="77777777" w:rsidR="0053496D" w:rsidRPr="00BE196F" w:rsidRDefault="0053496D" w:rsidP="0053496D">
            <w:pPr>
              <w:numPr>
                <w:ilvl w:val="0"/>
                <w:numId w:val="54"/>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77777777" w:rsidR="0053496D" w:rsidRPr="00BE196F" w:rsidRDefault="0053496D" w:rsidP="0053496D">
            <w:pPr>
              <w:numPr>
                <w:ilvl w:val="0"/>
                <w:numId w:val="54"/>
              </w:numPr>
              <w:spacing w:line="240" w:lineRule="auto"/>
              <w:ind w:left="284" w:hanging="284"/>
            </w:pPr>
            <w:r w:rsidRPr="00BE196F">
              <w:t>Patrick notified the team that digital signatures was not a necessary construct within the application to identify documents.</w:t>
            </w:r>
          </w:p>
          <w:p w14:paraId="11B02604" w14:textId="77777777" w:rsidR="0053496D" w:rsidRPr="00BE196F" w:rsidRDefault="0053496D" w:rsidP="00DE2F71">
            <w:pPr>
              <w:rPr>
                <w:b/>
                <w:bCs/>
              </w:rPr>
            </w:pPr>
          </w:p>
          <w:p w14:paraId="2DAF2D70" w14:textId="77777777" w:rsidR="0053496D" w:rsidRPr="00BE196F" w:rsidRDefault="0053496D" w:rsidP="00DE2F71">
            <w:pPr>
              <w:rPr>
                <w:b/>
                <w:bCs/>
              </w:rPr>
            </w:pPr>
            <w:r w:rsidRPr="00BE196F">
              <w:rPr>
                <w:b/>
                <w:bCs/>
              </w:rPr>
              <w:t>Cross Entropy</w:t>
            </w:r>
          </w:p>
          <w:p w14:paraId="346EEE31" w14:textId="77777777" w:rsidR="0053496D" w:rsidRPr="00BE196F" w:rsidRDefault="0053496D" w:rsidP="0053496D">
            <w:pPr>
              <w:numPr>
                <w:ilvl w:val="0"/>
                <w:numId w:val="56"/>
              </w:numPr>
              <w:spacing w:line="240" w:lineRule="auto"/>
              <w:ind w:left="284" w:hanging="284"/>
            </w:pPr>
            <w:r w:rsidRPr="00BE196F">
              <w:t xml:space="preserve">Patrick gave a quick overview on Cross entropy. Cross entropy can be characteriz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w:t>
            </w:r>
            <w:r w:rsidRPr="00BE196F">
              <w:lastRenderedPageBreak/>
              <w:t xml:space="preserve">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s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77777777" w:rsidR="0053496D" w:rsidRPr="00BE196F" w:rsidRDefault="0053496D" w:rsidP="00DE2F71">
            <w:pPr>
              <w:rPr>
                <w:b/>
                <w:bCs/>
              </w:rPr>
            </w:pPr>
            <w:r w:rsidRPr="00BE196F">
              <w:rPr>
                <w:b/>
                <w:bCs/>
              </w:rPr>
              <w:t>Stylometric Clustering tools: How to implement and data visualization</w:t>
            </w:r>
          </w:p>
          <w:p w14:paraId="6A0ED924" w14:textId="77777777" w:rsidR="0053496D" w:rsidRPr="00BE196F" w:rsidRDefault="0053496D" w:rsidP="0053496D">
            <w:pPr>
              <w:numPr>
                <w:ilvl w:val="0"/>
                <w:numId w:val="53"/>
              </w:numPr>
              <w:spacing w:line="240" w:lineRule="auto"/>
            </w:pPr>
            <w:r w:rsidRPr="00BE196F">
              <w:t xml:space="preserve">Patrick provided one useful resource the team can use to study stylometry: </w:t>
            </w:r>
            <w:hyperlink r:id="rId35" w:history="1">
              <w:r w:rsidRPr="00BE196F">
                <w:rPr>
                  <w:rStyle w:val="Hyperlink"/>
                </w:rPr>
                <w:t>http://dh.obdurodon.org/Binongo-Chance.pdf</w:t>
              </w:r>
            </w:hyperlink>
            <w:r w:rsidRPr="00BE196F">
              <w:t>.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contract-cheating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 dependent. The words were grouped into a list and their average rate of occurrence within the texts were displayed in parentheses. Auxiliary verbs were conspicuously absent from the list: they are difficult to manage because one root could take more than one derivational suffix.</w:t>
            </w:r>
          </w:p>
          <w:p w14:paraId="56AD393B" w14:textId="77777777" w:rsidR="0053496D" w:rsidRPr="00BE196F" w:rsidRDefault="0053496D" w:rsidP="00DE2F71">
            <w:pPr>
              <w:ind w:left="360"/>
            </w:pPr>
            <w:r w:rsidRPr="00BE196F">
              <w:t>Personal pronouns were also absent: even a larger variety were present based on 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77777777" w:rsidR="0053496D" w:rsidRPr="00BE196F" w:rsidRDefault="0053496D" w:rsidP="0053496D">
            <w:pPr>
              <w:numPr>
                <w:ilvl w:val="0"/>
                <w:numId w:val="55"/>
              </w:numPr>
              <w:spacing w:line="240" w:lineRule="auto"/>
              <w:ind w:left="284" w:hanging="284"/>
              <w:rPr>
                <w:b/>
                <w:bCs/>
              </w:rPr>
            </w:pPr>
            <w:r w:rsidRPr="00BE196F">
              <w:t>The development team should measure a set of features via using the Binongo-Analysis. The team can compile a list of key words that appears in a document and the average rate of occurrence of each key word.</w:t>
            </w:r>
          </w:p>
          <w:p w14:paraId="66681450" w14:textId="77777777" w:rsidR="0053496D" w:rsidRPr="00BE196F" w:rsidRDefault="0053496D" w:rsidP="0053496D">
            <w:pPr>
              <w:numPr>
                <w:ilvl w:val="0"/>
                <w:numId w:val="55"/>
              </w:numPr>
              <w:spacing w:line="240" w:lineRule="auto"/>
              <w:ind w:left="284" w:hanging="284"/>
              <w:rPr>
                <w:b/>
                <w:bCs/>
              </w:rPr>
            </w:pPr>
            <w:r w:rsidRPr="00BE196F">
              <w:t>Based on the</w:t>
            </w:r>
            <w:r w:rsidRPr="00BE196F">
              <w:rPr>
                <w:b/>
                <w:bCs/>
              </w:rPr>
              <w:t xml:space="preserve"> </w:t>
            </w:r>
            <w:r w:rsidRPr="00BE196F">
              <w:t>average rate of occurrence of each key word, the team can assign colours to each level of rate of occurrence, which can determine the significance of the key word occurring in the document (red can for example be used to indicate a higher level of occurrence within a document).</w:t>
            </w:r>
          </w:p>
          <w:p w14:paraId="41E020F9" w14:textId="77777777" w:rsidR="0053496D" w:rsidRPr="00BE196F" w:rsidRDefault="0053496D" w:rsidP="0053496D">
            <w:pPr>
              <w:numPr>
                <w:ilvl w:val="0"/>
                <w:numId w:val="55"/>
              </w:numPr>
              <w:spacing w:line="240" w:lineRule="auto"/>
              <w:ind w:left="284" w:hanging="284"/>
            </w:pPr>
            <w:r w:rsidRPr="00BE196F">
              <w:t>Patrick suggested that the team can use any type of performance metric or grammar class to detect contract-cheating.</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77777777" w:rsidR="0053496D" w:rsidRPr="00BE196F" w:rsidRDefault="0053496D" w:rsidP="0053496D">
            <w:pPr>
              <w:numPr>
                <w:ilvl w:val="0"/>
                <w:numId w:val="56"/>
              </w:numPr>
              <w:spacing w:line="240" w:lineRule="auto"/>
              <w:ind w:left="284" w:hanging="284"/>
            </w:pPr>
            <w:r w:rsidRPr="00BE196F">
              <w:lastRenderedPageBreak/>
              <w:t>Patrick suggested that the team can use ML to detect variations in writing styles between authors, he did mention that the team might experience some difficulties in detecting contract-cheating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the user input is extremely important to take note of, as it can influence the accuracy of the feedback reports generated by the software. The functionalities of the program should be clearly defined and adhered to. Patrick also hinted that the feedback reports does not have to necessarily indicate who wrote the source text by name, but whether the person who claimed the source text is theirs IS actually the original author.</w:t>
            </w:r>
          </w:p>
          <w:p w14:paraId="24615B41" w14:textId="77777777" w:rsidR="0053496D" w:rsidRPr="00BE196F" w:rsidRDefault="0053496D" w:rsidP="0053496D">
            <w:pPr>
              <w:numPr>
                <w:ilvl w:val="0"/>
                <w:numId w:val="56"/>
              </w:numPr>
              <w:spacing w:line="240" w:lineRule="auto"/>
              <w:ind w:left="284" w:hanging="284"/>
            </w:pPr>
            <w:r w:rsidRPr="00BE196F">
              <w:t xml:space="preserve">Patrick discussed an article with the team, Authorship Attribution Using Stylometry and Machine Learning Techniques, written by Hoshiladevi Ramnial, Shireen Panchoo and Sameerchand Pudaruth. Link to the article: </w:t>
            </w:r>
            <w:hyperlink r:id="rId36"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53496D">
            <w:pPr>
              <w:numPr>
                <w:ilvl w:val="0"/>
                <w:numId w:val="56"/>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53496D">
            <w:pPr>
              <w:numPr>
                <w:ilvl w:val="0"/>
                <w:numId w:val="56"/>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53496D">
            <w:pPr>
              <w:numPr>
                <w:ilvl w:val="0"/>
                <w:numId w:val="56"/>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7777777" w:rsidR="0053496D" w:rsidRPr="00BE196F" w:rsidRDefault="0053496D" w:rsidP="0053496D">
            <w:pPr>
              <w:numPr>
                <w:ilvl w:val="0"/>
                <w:numId w:val="56"/>
              </w:numPr>
              <w:spacing w:line="240" w:lineRule="auto"/>
              <w:ind w:left="284" w:hanging="284"/>
            </w:pPr>
            <w:r w:rsidRPr="00BE196F">
              <w:t>Zander asked Patrick what his thoughts was regarding extracting the metadata from documents to identify contract cheating. Patrick replied that one can refer to Figure 1 from the article, instead having a Metadata analyzer instead of a text analyzer. One can use this functionality to determine what time zones a document was modified in. One can essentially use metadata from time zones to identify whether an author committed contract-cheating: if an author submitted a document within a specific time zone, but the document was modified in a different time zone, this can be a strong indicator of plagiarism.</w:t>
            </w:r>
          </w:p>
          <w:p w14:paraId="1793823D" w14:textId="77777777" w:rsidR="0053496D" w:rsidRPr="00BE196F" w:rsidRDefault="0053496D" w:rsidP="0053496D">
            <w:pPr>
              <w:numPr>
                <w:ilvl w:val="0"/>
                <w:numId w:val="56"/>
              </w:numPr>
              <w:spacing w:line="240" w:lineRule="auto"/>
              <w:ind w:left="284" w:hanging="284"/>
            </w:pPr>
            <w:r w:rsidRPr="00BE196F">
              <w:t>Metadata such as software versions and the operating systems of devices a document was edited on can also be clear indicators whether contract-cheating occurred.</w:t>
            </w:r>
          </w:p>
          <w:p w14:paraId="10F82A5E" w14:textId="77777777" w:rsidR="0053496D" w:rsidRPr="00BE196F" w:rsidRDefault="0053496D" w:rsidP="0053496D">
            <w:pPr>
              <w:numPr>
                <w:ilvl w:val="0"/>
                <w:numId w:val="56"/>
              </w:numPr>
              <w:spacing w:line="240" w:lineRule="auto"/>
              <w:ind w:left="284" w:hanging="284"/>
            </w:pPr>
            <w:r w:rsidRPr="00BE196F">
              <w:t>Metadata differences can thus be used as a set of indicators (features) to detect plagiarism.</w:t>
            </w:r>
          </w:p>
          <w:p w14:paraId="1B7E0136" w14:textId="77777777" w:rsidR="0053496D" w:rsidRPr="00BE196F" w:rsidRDefault="0053496D" w:rsidP="0053496D">
            <w:pPr>
              <w:numPr>
                <w:ilvl w:val="0"/>
                <w:numId w:val="56"/>
              </w:numPr>
              <w:spacing w:line="240" w:lineRule="auto"/>
              <w:ind w:left="284" w:hanging="284"/>
            </w:pPr>
            <w:r w:rsidRPr="00BE196F">
              <w:t>Patrick suggested that the Team use k-NN and SMO algorithms to identify authorship attribution. The algorithms are very lightweight and does not consume a lot of memory.</w:t>
            </w:r>
          </w:p>
          <w:p w14:paraId="4C013CC6" w14:textId="77777777" w:rsidR="0053496D" w:rsidRPr="00BE196F" w:rsidRDefault="0053496D" w:rsidP="0053496D">
            <w:pPr>
              <w:numPr>
                <w:ilvl w:val="0"/>
                <w:numId w:val="56"/>
              </w:numPr>
              <w:spacing w:line="240" w:lineRule="auto"/>
              <w:ind w:left="284" w:hanging="284"/>
            </w:pPr>
            <w:r w:rsidRPr="00BE196F">
              <w:t xml:space="preserve">Useful site to read on how to extract document metadata: </w:t>
            </w:r>
            <w:hyperlink r:id="rId37" w:history="1">
              <w:r w:rsidRPr="00BE196F">
                <w:rPr>
                  <w:rStyle w:val="Hyperlink"/>
                </w:rPr>
                <w:t>https://docs.groupdocs.com/parser/net/extract-text-from-microsoft-office-word-documents/</w:t>
              </w:r>
            </w:hyperlink>
          </w:p>
          <w:p w14:paraId="66854EB2" w14:textId="77777777" w:rsidR="0053496D" w:rsidRPr="00BE196F" w:rsidRDefault="0053496D" w:rsidP="0053496D">
            <w:pPr>
              <w:numPr>
                <w:ilvl w:val="0"/>
                <w:numId w:val="56"/>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suggested that the team should not make use of parallel computing and the HADOOP framework in order to distribute computing time of the application, since one will need more devices in order to parallel compute, which could have cost constraints. Patrick mentioned that writing a data algorithm that processes the data more efficiently might actually solve the problem of memory overhead better than parallel computing.</w:t>
            </w:r>
          </w:p>
          <w:p w14:paraId="7A6FD579" w14:textId="77777777" w:rsidR="0053496D" w:rsidRPr="00BE196F" w:rsidRDefault="0053496D" w:rsidP="00DE2F71">
            <w:pPr>
              <w:pStyle w:val="EndNoteBibliography"/>
              <w:ind w:left="284" w:hanging="284"/>
              <w:rPr>
                <w:rFonts w:ascii="Arial" w:hAnsi="Arial" w:cs="Arial"/>
              </w:rPr>
            </w:pPr>
            <w:r w:rsidRPr="00BE196F">
              <w:rPr>
                <w:rFonts w:ascii="Arial" w:hAnsi="Arial" w:cs="Arial"/>
              </w:rPr>
              <w:lastRenderedPageBreak/>
              <w:t>Patrick also mentioned that memory overhead issues might actually be fixed if one throw some funds in for accessing more computing power (a thoughtful suggestion).</w:t>
            </w:r>
          </w:p>
          <w:p w14:paraId="2F5D7D17"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38"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7777777" w:rsidR="0053496D" w:rsidRPr="00BE196F" w:rsidRDefault="0053496D" w:rsidP="0053496D">
            <w:pPr>
              <w:pStyle w:val="EndNoteBibliography"/>
              <w:numPr>
                <w:ilvl w:val="0"/>
                <w:numId w:val="58"/>
              </w:numPr>
              <w:ind w:left="284" w:hanging="284"/>
              <w:rPr>
                <w:rFonts w:ascii="Arial" w:hAnsi="Arial" w:cs="Arial"/>
              </w:rPr>
            </w:pPr>
            <w:r w:rsidRPr="00BE196F">
              <w:rPr>
                <w:rFonts w:ascii="Arial" w:hAnsi="Arial" w:cs="Arial"/>
              </w:rPr>
              <w:t>Patrick responded that document noise removal might not actually improve the performance of the application. Patrick recommended to refrain from removing citations from documents, as this is an incredibly useful feature to identify plagiarism.</w:t>
            </w:r>
          </w:p>
          <w:p w14:paraId="2AC65DB0" w14:textId="77777777" w:rsidR="0053496D" w:rsidRPr="00BE196F" w:rsidRDefault="0053496D" w:rsidP="0053496D">
            <w:pPr>
              <w:pStyle w:val="EndNoteBibliography"/>
              <w:numPr>
                <w:ilvl w:val="0"/>
                <w:numId w:val="58"/>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53496D">
            <w:pPr>
              <w:numPr>
                <w:ilvl w:val="0"/>
                <w:numId w:val="52"/>
              </w:numPr>
              <w:tabs>
                <w:tab w:val="num" w:pos="284"/>
              </w:tabs>
              <w:spacing w:line="240" w:lineRule="auto"/>
              <w:ind w:left="720" w:hanging="720"/>
            </w:pPr>
            <w:r w:rsidRPr="00BE196F">
              <w:t xml:space="preserve">Project Demo </w:t>
            </w:r>
          </w:p>
          <w:p w14:paraId="4F58D0C8" w14:textId="77777777" w:rsidR="0053496D" w:rsidRPr="00BE196F" w:rsidRDefault="0053496D" w:rsidP="0053496D">
            <w:pPr>
              <w:numPr>
                <w:ilvl w:val="0"/>
                <w:numId w:val="52"/>
              </w:numPr>
              <w:tabs>
                <w:tab w:val="num" w:pos="284"/>
              </w:tabs>
              <w:spacing w:line="240" w:lineRule="auto"/>
              <w:ind w:left="720" w:hanging="720"/>
            </w:pPr>
            <w:r w:rsidRPr="00BE196F">
              <w:t>Future Meetings with Patrick Juola</w:t>
            </w:r>
          </w:p>
          <w:p w14:paraId="1D4E711C" w14:textId="77777777" w:rsidR="0053496D" w:rsidRPr="00BE196F" w:rsidRDefault="0053496D" w:rsidP="0053496D">
            <w:pPr>
              <w:numPr>
                <w:ilvl w:val="0"/>
                <w:numId w:val="52"/>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77777777" w:rsidR="0053496D" w:rsidRPr="00BE196F" w:rsidRDefault="0053496D" w:rsidP="0053496D">
            <w:pPr>
              <w:numPr>
                <w:ilvl w:val="0"/>
                <w:numId w:val="59"/>
              </w:numPr>
              <w:spacing w:line="240" w:lineRule="auto"/>
              <w:ind w:left="426" w:hanging="284"/>
            </w:pPr>
            <w:r w:rsidRPr="00BE196F">
              <w:t>Team needs to improve organizational and communication skills</w:t>
            </w:r>
          </w:p>
          <w:p w14:paraId="69CD0A1F" w14:textId="77777777" w:rsidR="0053496D" w:rsidRPr="00BE196F" w:rsidRDefault="0053496D" w:rsidP="0053496D">
            <w:pPr>
              <w:numPr>
                <w:ilvl w:val="0"/>
                <w:numId w:val="59"/>
              </w:numPr>
              <w:spacing w:line="240" w:lineRule="auto"/>
              <w:ind w:left="426" w:hanging="284"/>
            </w:pPr>
            <w:r w:rsidRPr="00BE196F">
              <w:t>Communicate Agenda items and meeting questions to 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53496D">
            <w:pPr>
              <w:numPr>
                <w:ilvl w:val="0"/>
                <w:numId w:val="47"/>
              </w:numPr>
              <w:spacing w:line="240" w:lineRule="auto"/>
            </w:pPr>
            <w:r w:rsidRPr="00BE196F">
              <w:t>Discussion of the project: GUI and data flows</w:t>
            </w:r>
          </w:p>
          <w:p w14:paraId="4AD6643E" w14:textId="77777777" w:rsidR="0053496D" w:rsidRPr="00BE196F" w:rsidRDefault="0053496D" w:rsidP="0053496D">
            <w:pPr>
              <w:numPr>
                <w:ilvl w:val="0"/>
                <w:numId w:val="47"/>
              </w:numPr>
              <w:spacing w:line="240" w:lineRule="auto"/>
            </w:pPr>
            <w:r w:rsidRPr="00BE196F">
              <w:t>User requirements from client</w:t>
            </w:r>
          </w:p>
          <w:p w14:paraId="1DD06CE7" w14:textId="77777777" w:rsidR="0053496D" w:rsidRPr="00BE196F" w:rsidRDefault="0053496D" w:rsidP="0053496D">
            <w:pPr>
              <w:numPr>
                <w:ilvl w:val="0"/>
                <w:numId w:val="47"/>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lastRenderedPageBreak/>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GUI</w:t>
            </w:r>
          </w:p>
          <w:p w14:paraId="2B3A2D97"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The client had no issues with the GUI presentation, so the team will stick to the current GUI layout unless the design needs to change.</w:t>
            </w:r>
          </w:p>
          <w:p w14:paraId="71F3C621"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77777777" w:rsidR="0053496D" w:rsidRPr="00BE196F" w:rsidRDefault="0053496D" w:rsidP="0053496D">
            <w:pPr>
              <w:pStyle w:val="Header"/>
              <w:numPr>
                <w:ilvl w:val="0"/>
                <w:numId w:val="62"/>
              </w:numPr>
              <w:tabs>
                <w:tab w:val="clear" w:pos="4513"/>
                <w:tab w:val="clear" w:pos="9026"/>
              </w:tabs>
              <w:ind w:left="993" w:hanging="426"/>
            </w:pPr>
            <w:r w:rsidRPr="00BE196F">
              <w:lastRenderedPageBreak/>
              <w:t xml:space="preserve">     The process of generating feedback reports must be automated, and the statistics/charts/graphs generated by stylometric functions must be indicated on the feedback reports to support evidence of contract-cheating.</w:t>
            </w:r>
          </w:p>
          <w:p w14:paraId="0C179940"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Development team must create a corpus that can be compared against the source texts</w:t>
            </w:r>
          </w:p>
          <w:p w14:paraId="005EE520"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53496D">
            <w:pPr>
              <w:pStyle w:val="Header"/>
              <w:numPr>
                <w:ilvl w:val="0"/>
                <w:numId w:val="48"/>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Performance metrics</w:t>
            </w:r>
          </w:p>
          <w:p w14:paraId="683F8F45"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ocument revisions</w:t>
            </w:r>
          </w:p>
          <w:p w14:paraId="716434E9"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Abovementioned metrics will be used to determine stylometry features</w:t>
            </w:r>
          </w:p>
          <w:p w14:paraId="2C4ECF4C"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Feedback Reports</w:t>
            </w:r>
          </w:p>
          <w:p w14:paraId="66736BCD"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Feedback report contents will be based on the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Data Flows</w:t>
            </w:r>
          </w:p>
          <w:p w14:paraId="703C18F1"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The team will build the application as indicated in their data flow diagrams presented, the client had no objections. The team will adapt the data flows as necessary</w:t>
            </w:r>
          </w:p>
          <w:p w14:paraId="4C95D95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Prototype</w:t>
            </w:r>
          </w:p>
          <w:p w14:paraId="2BC018A7"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w:t>
            </w:r>
          </w:p>
          <w:p w14:paraId="037E990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Meeting Closure</w:t>
            </w:r>
          </w:p>
          <w:p w14:paraId="2AC1A3FF" w14:textId="77777777" w:rsidR="0053496D" w:rsidRPr="00BE196F" w:rsidRDefault="0053496D" w:rsidP="0053496D">
            <w:pPr>
              <w:pStyle w:val="Header"/>
              <w:numPr>
                <w:ilvl w:val="0"/>
                <w:numId w:val="64"/>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Login Screen – </w:t>
            </w:r>
            <w:r w:rsidRPr="00BE196F">
              <w:t>a basic login form. Contains textboxes at the center of the screen allowing users to enter their username and password. If the credentials are valid, the user can navigate to the Home screen. The user will be prompted to enter valid credentials until the username or password is correct.</w:t>
            </w:r>
          </w:p>
          <w:p w14:paraId="6994937A"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Home Screen – </w:t>
            </w:r>
            <w:r w:rsidRPr="00BE196F">
              <w:t>contains a menu/navigation bar at the top of the screen, with buttons that allows the user to navigate back to Home, text comparisons, stylometry analysis, feedback reports and finally a logout button. The center of the screen contains a shortcut list of the most recently accessed/uploaded documents.</w:t>
            </w:r>
          </w:p>
          <w:p w14:paraId="03EAAD34"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Text Comparisons – </w:t>
            </w:r>
            <w:r w:rsidRPr="00BE196F">
              <w:t xml:space="preserve">contains the menu/navigation bar at the top, with two buttons below that allows the user to either perform a quick or extensive text comparison. Quick comparisons contain a basic file upload form on the center of the screen: a textbox and button for navigating to the source text as well as a textbox and button for navigating to </w:t>
            </w:r>
            <w:r w:rsidRPr="00BE196F">
              <w:lastRenderedPageBreak/>
              <w:t>the comparison text. Once the user selected both documents for comparison, they can click on the submit button and the analysis will start. A new window will open that compares the source and comparison document side-by-side.</w:t>
            </w:r>
          </w:p>
          <w:p w14:paraId="5D035D5C" w14:textId="77777777" w:rsidR="0053496D" w:rsidRPr="00BE196F" w:rsidRDefault="0053496D" w:rsidP="00DE2F71">
            <w:pPr>
              <w:pStyle w:val="Header"/>
              <w:ind w:left="284"/>
            </w:pPr>
            <w:r w:rsidRPr="00BE196F">
              <w:t>At the top of the screen there is a navigation bar with buttons that allows the user to navigate back to home or generate a feedback report. Users will have the option to upload the source document to a cloud service or locally onto their device.</w:t>
            </w:r>
          </w:p>
          <w:p w14:paraId="65217879" w14:textId="77777777" w:rsidR="0053496D" w:rsidRPr="00BE196F" w:rsidRDefault="0053496D" w:rsidP="00DE2F71">
            <w:pPr>
              <w:pStyle w:val="Header"/>
              <w:ind w:left="284"/>
              <w:rPr>
                <w:b/>
                <w:bCs/>
              </w:rPr>
            </w:pPr>
            <w:r w:rsidRPr="00BE196F">
              <w:t>Extensive comparisons contain more or less the same layout: a form on the center of the screen, with a textbox and button for navigating to a corpus/corpora (which contains a list of documents that will be used opposed to the source text to identify contract-cheating) as well as a textbox and button for navigating to the source text. Once the user selected both options for comparison, they can click on the submit button and the analysis will start. A new window will open that displays the source document with a form to the right-hand side that lists all the sources from the corpus/corpora that contains text similarities.</w:t>
            </w:r>
          </w:p>
          <w:p w14:paraId="5017A2EE" w14:textId="77777777" w:rsidR="0053496D" w:rsidRPr="00BE196F" w:rsidRDefault="0053496D" w:rsidP="00DE2F71">
            <w:pPr>
              <w:pStyle w:val="Header"/>
              <w:ind w:left="284"/>
            </w:pPr>
            <w:r w:rsidRPr="00BE196F">
              <w:t xml:space="preserve">Similar to the Quick Analysis, at the top of the screen there is a navigation bar with buttons that allows the user to navigate back to home or generate a feedback report. Users will also have the option to upload the source document to a cloud service or locally onto their device. </w:t>
            </w:r>
          </w:p>
          <w:p w14:paraId="35D270A9"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Stylometry Analysis – </w:t>
            </w:r>
            <w:r w:rsidRPr="00BE196F">
              <w:t>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process of identifying academic misconduct committed by a student/contract-cheating is as follow: The client receives the alleged plagiarized documentation from the Registrar or SJS, 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Currently there does not exist a corpus of documents which can be used to compare against the source documents for text similarities and plagiarism. Thus, the accuracy of the plagiarism levels identified by this process is questionable, and sometimes the client lacks proof of plagiarism since there is currently few to no released software that provides stylometric functionalities (without licensing at appalling prices that is). </w:t>
            </w:r>
          </w:p>
          <w:p w14:paraId="00CC2AE3"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w:t>
            </w:r>
            <w:r w:rsidRPr="00BE196F">
              <w:lastRenderedPageBreak/>
              <w:t xml:space="preserve">levels/authorship attribution. The client wants the application to be able to generate feedback reports that indicates the statistics and charts/graphs generated from the stylometric functions to support the evidence of contract-cheating by a party. The client should be able to compare documents side-by-side without the need to open new windows to compare documents. </w:t>
            </w:r>
          </w:p>
          <w:p w14:paraId="3395F765" w14:textId="77777777" w:rsidR="0053496D" w:rsidRPr="00BE196F" w:rsidRDefault="0053496D" w:rsidP="0053496D">
            <w:pPr>
              <w:pStyle w:val="Header"/>
              <w:numPr>
                <w:ilvl w:val="0"/>
                <w:numId w:val="61"/>
              </w:numPr>
              <w:tabs>
                <w:tab w:val="clear" w:pos="4513"/>
                <w:tab w:val="clear" w:pos="9026"/>
              </w:tabs>
              <w:ind w:left="284" w:hanging="284"/>
            </w:pPr>
            <w:r w:rsidRPr="00BE196F">
              <w:t>The generation of the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contract-cheating.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77777777" w:rsidR="0053496D" w:rsidRPr="00BE196F" w:rsidRDefault="0053496D" w:rsidP="0053496D">
            <w:pPr>
              <w:pStyle w:val="Header"/>
              <w:numPr>
                <w:ilvl w:val="0"/>
                <w:numId w:val="63"/>
              </w:numPr>
              <w:tabs>
                <w:tab w:val="clear" w:pos="4513"/>
                <w:tab w:val="clear" w:pos="9026"/>
              </w:tabs>
              <w:ind w:left="284" w:hanging="284"/>
            </w:pPr>
            <w:r w:rsidRPr="00BE196F">
              <w:t xml:space="preserve">Metadata is organized reference data that helps to sort and identify attributes of the information it represents. The data included in metadata can be utilized to create timelines, establish explanations, and even more. Metadata, in the hands of a trained digital forensics experts, might give light on a specific issue in a case or perhaps constitute a case's turning point. This is crucial data that can be used to identify contract-cheating.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hish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date the document was created and last edited, date the document was last accessed, file size, document hash etc. One can speculate from these metadata why it can be useful to identify contract-cheating by detecting discrepancies between different document versions. More on document metadata: </w:t>
            </w:r>
            <w:hyperlink r:id="rId39"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53496D">
            <w:pPr>
              <w:pStyle w:val="Header"/>
              <w:numPr>
                <w:ilvl w:val="0"/>
                <w:numId w:val="63"/>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77777777" w:rsidR="0053496D" w:rsidRPr="00BE196F" w:rsidRDefault="0053496D" w:rsidP="0053496D">
            <w:pPr>
              <w:pStyle w:val="Header"/>
              <w:numPr>
                <w:ilvl w:val="0"/>
                <w:numId w:val="63"/>
              </w:numPr>
              <w:tabs>
                <w:tab w:val="clear" w:pos="4513"/>
                <w:tab w:val="clear" w:pos="9026"/>
              </w:tabs>
              <w:ind w:left="284" w:hanging="284"/>
            </w:pPr>
            <w:r w:rsidRPr="00BE196F">
              <w:t>Zander visualized the performance metrics of stylometry as follow:</w:t>
            </w:r>
          </w:p>
          <w:p w14:paraId="1DDFFB1A"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Words, characters, and punctuation</w:t>
            </w:r>
          </w:p>
          <w:p w14:paraId="34B0CBD1" w14:textId="77777777" w:rsidR="0053496D" w:rsidRPr="00BE196F" w:rsidRDefault="0053496D" w:rsidP="00DE2F71">
            <w:pPr>
              <w:pStyle w:val="Header"/>
              <w:ind w:left="284"/>
            </w:pPr>
            <w:r w:rsidRPr="00BE196F">
              <w:t xml:space="preserve">Zander mentioned that the team can exclude certain words, characters, or punctuations to identify authors of a document. Individual authors tend to use specific grammar or </w:t>
            </w:r>
            <w:r w:rsidRPr="00BE196F">
              <w:lastRenderedPageBreak/>
              <w:t>punctuation, by focusing on a specific style/words/punctuation conventions, it might become easier to identify whether an author did indeed write an original text.</w:t>
            </w:r>
          </w:p>
          <w:p w14:paraId="7D87F3AE"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ocument Metadata</w:t>
            </w:r>
          </w:p>
          <w:p w14:paraId="639C437C" w14:textId="77777777" w:rsidR="0053496D" w:rsidRPr="00BE196F" w:rsidRDefault="0053496D" w:rsidP="00DE2F71">
            <w:pPr>
              <w:pStyle w:val="Header"/>
              <w:ind w:left="284"/>
            </w:pPr>
            <w:r w:rsidRPr="00BE196F">
              <w:t>As mentioned before, document metadata can be extremely useful to identify contract cheating. Last minute to a small number of edits might be a good indication that plagiarism was committed. Different versions of documents can also be a strong indication. If a document was edited on different operating systems by different version of software, it is also rather apparent that a document was sent around and edited by different individuals, rendering an author’s claim of originality invalid.</w:t>
            </w:r>
          </w:p>
          <w:p w14:paraId="7CD5CDD3"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Clustering (Binongo-Analysis)</w:t>
            </w:r>
          </w:p>
          <w:p w14:paraId="3146196E" w14:textId="77777777" w:rsidR="0053496D" w:rsidRPr="00BE196F" w:rsidRDefault="0053496D" w:rsidP="00DE2F71">
            <w:pPr>
              <w:pStyle w:val="Header"/>
              <w:ind w:left="284"/>
            </w:pPr>
            <w:r w:rsidRPr="00BE196F">
              <w:t xml:space="preserve">Zander mentioned that by using the Binongo-Analysis, one can use graphs and charts to identify discrepancies between author styles. In the Binongo case-study, the authors were able to decrease fifty dimensions to two using multivariate statistical techniques of a principal component analysis. The best-fitting plane ensures that the most significant information is kept because the first two PCs (principal components) account for the two highest shares of the overall variation. The clusters that form is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 confident accurately identified Thompson as the author of the 15th book because of this unwavering constancy. </w:t>
            </w:r>
          </w:p>
          <w:p w14:paraId="694A5B83" w14:textId="77777777" w:rsidR="0053496D" w:rsidRPr="00BE196F" w:rsidRDefault="0053496D" w:rsidP="00DE2F71">
            <w:pPr>
              <w:pStyle w:val="Header"/>
              <w:ind w:left="284"/>
            </w:pPr>
            <w:r w:rsidRPr="00BE196F">
              <w:t xml:space="preserve">When PCA is utilized as a graphical tool, it has an advantage over approaches that offer numerical probabilities: PCA's validity as a technique for identifying authors is not based on unverifiable statistical assumptions. Its application has grown in favor among stylometrists, who frequently adopt a multidimensional method in their research. Surprisingly, the approach may be capable of more than only distinguishing between two authors. It can be utilized to isolate differences in literary genre while analyzing the works of a single author. Oscar Wilde's plays were separated from his essays on the best-fitting plane in a prior analysis (Binongo and Smith 1999b). The team can include a legend to identify all items on a chart/graph. More on the Binongo-Analysis case-study: </w:t>
            </w:r>
            <w:hyperlink r:id="rId40" w:history="1">
              <w:r w:rsidRPr="00BE196F">
                <w:rPr>
                  <w:rStyle w:val="Hyperlink"/>
                </w:rPr>
                <w:t>Binongo</w:t>
              </w:r>
            </w:hyperlink>
            <w:r w:rsidRPr="00BE196F">
              <w:t xml:space="preserve"> </w:t>
            </w:r>
          </w:p>
          <w:p w14:paraId="64A5A686"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istance between clusters</w:t>
            </w:r>
          </w:p>
          <w:p w14:paraId="41F25F23" w14:textId="77777777" w:rsidR="0053496D" w:rsidRPr="00BE196F" w:rsidRDefault="0053496D" w:rsidP="00DE2F71">
            <w:pPr>
              <w:pStyle w:val="Header"/>
              <w:ind w:left="284"/>
              <w:rPr>
                <w:rStyle w:val="Hyperlink"/>
              </w:rPr>
            </w:pPr>
            <w:r w:rsidRPr="00BE196F">
              <w:t xml:space="preserve">Zander mentioned that the distance between the clusters in a Binongo-Analysis can also be used to identify authors of specific texts. Burrows' Delta and its variants can be used to identify authorship. Feature scaling (several types of standardization and normaliz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ocument revisions</w:t>
            </w:r>
          </w:p>
          <w:p w14:paraId="70880FE0" w14:textId="77777777" w:rsidR="0053496D" w:rsidRPr="00BE196F" w:rsidRDefault="0053496D" w:rsidP="00DE2F71">
            <w:pPr>
              <w:pStyle w:val="Header"/>
              <w:ind w:left="284"/>
            </w:pPr>
            <w:r w:rsidRPr="00BE196F">
              <w:t>The total number of document revisions can also be a strong indicator 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Login – </w:t>
            </w:r>
            <w:r w:rsidRPr="00BE196F">
              <w:t>user enters username and password. Valid → go to Home page. Invalid → prompt user to re-enter username or password.</w:t>
            </w:r>
          </w:p>
          <w:p w14:paraId="778CABAD"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lastRenderedPageBreak/>
              <w:t xml:space="preserve">Home – </w:t>
            </w:r>
            <w:r w:rsidRPr="00BE196F">
              <w:t>when user click on the “Home” button on navigation bar, navigate to Home screen</w:t>
            </w:r>
            <w:r w:rsidRPr="00BE196F">
              <w:rPr>
                <w:b/>
                <w:bCs/>
              </w:rPr>
              <w:t>.</w:t>
            </w:r>
          </w:p>
          <w:p w14:paraId="6AA312F1"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Logout – </w:t>
            </w:r>
            <w:r w:rsidRPr="00BE196F">
              <w:t>when 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77777777" w:rsidR="0053496D" w:rsidRPr="00BE196F" w:rsidRDefault="0053496D" w:rsidP="0053496D">
            <w:pPr>
              <w:pStyle w:val="Header"/>
              <w:numPr>
                <w:ilvl w:val="0"/>
                <w:numId w:val="66"/>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 For the time being, the development team needs to research Stylometry, machine learning algorithms and data visualiz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zing software engineering systems.</w:t>
            </w:r>
          </w:p>
          <w:p w14:paraId="5FA8E561"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The development team should have a look into scattered charts</w:t>
            </w:r>
          </w:p>
          <w:p w14:paraId="6D749E6A"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The development team should read on Art Schneiderman: an expert on process management</w:t>
            </w:r>
          </w:p>
          <w:p w14:paraId="2DEE4318"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Prof. Neels warned the team about the potential dangers of releasing a fully functional prototype: it can lead to minority reports, as predictions/analysis from the software might automatically predict that an individual that is part of a certain group or populace are more likely to commit plagiarism.</w:t>
            </w:r>
          </w:p>
          <w:p w14:paraId="2890A97D" w14:textId="77777777" w:rsidR="0053496D" w:rsidRPr="00BE196F" w:rsidRDefault="0053496D" w:rsidP="00DE2F71">
            <w:pPr>
              <w:ind w:left="567"/>
              <w:rPr>
                <w:sz w:val="20"/>
                <w:szCs w:val="20"/>
              </w:rPr>
            </w:pPr>
            <w:r w:rsidRPr="00BE196F">
              <w:rPr>
                <w:sz w:val="20"/>
                <w:szCs w:val="20"/>
              </w:rPr>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77777777" w:rsidR="0053496D" w:rsidRPr="00BE196F" w:rsidRDefault="0053496D" w:rsidP="0053496D">
            <w:pPr>
              <w:numPr>
                <w:ilvl w:val="0"/>
                <w:numId w:val="47"/>
              </w:numPr>
              <w:spacing w:line="240" w:lineRule="auto"/>
            </w:pPr>
            <w:r w:rsidRPr="00BE196F">
              <w:t>Discussion of application prototype</w:t>
            </w:r>
          </w:p>
          <w:p w14:paraId="2A54A51B" w14:textId="77777777" w:rsidR="0053496D" w:rsidRPr="00BE196F" w:rsidRDefault="0053496D" w:rsidP="0053496D">
            <w:pPr>
              <w:numPr>
                <w:ilvl w:val="0"/>
                <w:numId w:val="47"/>
              </w:numPr>
              <w:spacing w:line="240" w:lineRule="auto"/>
            </w:pPr>
            <w:r w:rsidRPr="00BE196F">
              <w:t>Stylometric functionalities</w:t>
            </w:r>
          </w:p>
          <w:p w14:paraId="0C4EBC0E" w14:textId="77777777" w:rsidR="0053496D" w:rsidRPr="00BE196F" w:rsidRDefault="0053496D" w:rsidP="0053496D">
            <w:pPr>
              <w:numPr>
                <w:ilvl w:val="0"/>
                <w:numId w:val="47"/>
              </w:numPr>
              <w:spacing w:line="240" w:lineRule="auto"/>
            </w:pPr>
            <w:r w:rsidRPr="00BE196F">
              <w:t>Data visualization techniques</w:t>
            </w:r>
          </w:p>
          <w:p w14:paraId="439114E4" w14:textId="77777777" w:rsidR="0053496D" w:rsidRPr="00BE196F" w:rsidRDefault="0053496D" w:rsidP="0053496D">
            <w:pPr>
              <w:numPr>
                <w:ilvl w:val="0"/>
                <w:numId w:val="47"/>
              </w:numPr>
              <w:spacing w:line="240" w:lineRule="auto"/>
            </w:pPr>
            <w:r w:rsidRPr="00BE196F">
              <w:t>Feedback report contents</w:t>
            </w:r>
          </w:p>
          <w:p w14:paraId="2FDB4453" w14:textId="77777777" w:rsidR="0053496D" w:rsidRPr="00BE196F" w:rsidRDefault="0053496D" w:rsidP="0053496D">
            <w:pPr>
              <w:numPr>
                <w:ilvl w:val="0"/>
                <w:numId w:val="47"/>
              </w:numPr>
              <w:spacing w:line="240" w:lineRule="auto"/>
            </w:pPr>
            <w:r w:rsidRPr="00BE196F">
              <w:t>Accuracy of analysis</w:t>
            </w:r>
          </w:p>
          <w:p w14:paraId="09D8E14C" w14:textId="77777777" w:rsidR="0053496D" w:rsidRPr="00BE196F" w:rsidRDefault="0053496D" w:rsidP="0053496D">
            <w:pPr>
              <w:numPr>
                <w:ilvl w:val="0"/>
                <w:numId w:val="47"/>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3771A6E7" w14:textId="77777777" w:rsidR="00F81738" w:rsidRPr="00BE196F" w:rsidRDefault="00F81738" w:rsidP="00BE1E4C">
      <w:pPr>
        <w:spacing w:line="360" w:lineRule="auto"/>
      </w:pPr>
    </w:p>
    <w:sectPr w:rsidR="00F81738" w:rsidRPr="00BE196F">
      <w:headerReference w:type="default" r:id="rId41"/>
      <w:footerReference w:type="default" r:id="rId42"/>
      <w:headerReference w:type="first" r:id="rId43"/>
      <w:footerReference w:type="first" r:id="rId44"/>
      <w:pgSz w:w="11909" w:h="16834"/>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F48F3" w14:textId="77777777" w:rsidR="0000241A" w:rsidRDefault="0000241A">
      <w:pPr>
        <w:spacing w:line="240" w:lineRule="auto"/>
      </w:pPr>
      <w:r>
        <w:separator/>
      </w:r>
    </w:p>
  </w:endnote>
  <w:endnote w:type="continuationSeparator" w:id="0">
    <w:p w14:paraId="41605073" w14:textId="77777777" w:rsidR="0000241A" w:rsidRDefault="0000241A">
      <w:pPr>
        <w:spacing w:line="240" w:lineRule="auto"/>
      </w:pPr>
      <w:r>
        <w:continuationSeparator/>
      </w:r>
    </w:p>
  </w:endnote>
  <w:endnote w:type="continuationNotice" w:id="1">
    <w:p w14:paraId="0D15621B" w14:textId="77777777" w:rsidR="0000241A" w:rsidRDefault="0000241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ACE2B" w14:textId="77777777" w:rsidR="0000241A" w:rsidRDefault="0000241A">
      <w:pPr>
        <w:spacing w:line="240" w:lineRule="auto"/>
      </w:pPr>
      <w:r>
        <w:separator/>
      </w:r>
    </w:p>
  </w:footnote>
  <w:footnote w:type="continuationSeparator" w:id="0">
    <w:p w14:paraId="69392990" w14:textId="77777777" w:rsidR="0000241A" w:rsidRDefault="0000241A">
      <w:pPr>
        <w:spacing w:line="240" w:lineRule="auto"/>
      </w:pPr>
      <w:r>
        <w:continuationSeparator/>
      </w:r>
    </w:p>
  </w:footnote>
  <w:footnote w:type="continuationNotice" w:id="1">
    <w:p w14:paraId="00AEF00D" w14:textId="77777777" w:rsidR="0000241A" w:rsidRDefault="0000241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6790"/>
    <w:multiLevelType w:val="hybridMultilevel"/>
    <w:tmpl w:val="AB569D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2"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A657078"/>
    <w:multiLevelType w:val="hybridMultilevel"/>
    <w:tmpl w:val="A866C09C"/>
    <w:lvl w:ilvl="0" w:tplc="023C1648">
      <w:start w:val="1"/>
      <w:numFmt w:val="decimal"/>
      <w:lvlText w:val="9.%1"/>
      <w:lvlJc w:val="left"/>
      <w:pPr>
        <w:ind w:left="1080" w:hanging="360"/>
      </w:pPr>
      <w:rPr>
        <w:rFonts w:ascii="Arial" w:hAnsi="Arial"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7" w15:restartNumberingAfterBreak="0">
    <w:nsid w:val="0D081B52"/>
    <w:multiLevelType w:val="hybridMultilevel"/>
    <w:tmpl w:val="4D44B7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9"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4"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1FF07F88"/>
    <w:multiLevelType w:val="hybridMultilevel"/>
    <w:tmpl w:val="911E94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20964587"/>
    <w:multiLevelType w:val="hybridMultilevel"/>
    <w:tmpl w:val="D9808F4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248C3585"/>
    <w:multiLevelType w:val="hybridMultilevel"/>
    <w:tmpl w:val="5D9A634C"/>
    <w:lvl w:ilvl="0" w:tplc="E610B968">
      <w:numFmt w:val="bullet"/>
      <w:lvlText w:val="•"/>
      <w:lvlJc w:val="left"/>
      <w:pPr>
        <w:ind w:left="720" w:hanging="360"/>
      </w:pPr>
      <w:rPr>
        <w:rFonts w:ascii="Arial" w:eastAsia="Arial"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25" w15:restartNumberingAfterBreak="0">
    <w:nsid w:val="32163B00"/>
    <w:multiLevelType w:val="multilevel"/>
    <w:tmpl w:val="75CEEB6E"/>
    <w:lvl w:ilvl="0">
      <w:start w:val="3"/>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35570C53"/>
    <w:multiLevelType w:val="multilevel"/>
    <w:tmpl w:val="F6D03D2A"/>
    <w:lvl w:ilvl="0">
      <w:start w:val="3"/>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0122616"/>
    <w:multiLevelType w:val="multilevel"/>
    <w:tmpl w:val="E35A7770"/>
    <w:lvl w:ilvl="0">
      <w:start w:val="5"/>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35" w15:restartNumberingAfterBreak="0">
    <w:nsid w:val="442D4820"/>
    <w:multiLevelType w:val="multilevel"/>
    <w:tmpl w:val="DFBE40A4"/>
    <w:lvl w:ilvl="0">
      <w:start w:val="5"/>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7"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39"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1"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42"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3"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50B56316"/>
    <w:multiLevelType w:val="multilevel"/>
    <w:tmpl w:val="F39C3530"/>
    <w:lvl w:ilvl="0">
      <w:start w:val="3"/>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5"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47"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48" w15:restartNumberingAfterBreak="0">
    <w:nsid w:val="5AFB14E5"/>
    <w:multiLevelType w:val="hybridMultilevel"/>
    <w:tmpl w:val="7E94573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49"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1" w15:restartNumberingAfterBreak="0">
    <w:nsid w:val="61A65E9D"/>
    <w:multiLevelType w:val="multilevel"/>
    <w:tmpl w:val="48A67D06"/>
    <w:lvl w:ilvl="0">
      <w:start w:val="5"/>
      <w:numFmt w:val="decimal"/>
      <w:lvlText w:val="%1"/>
      <w:lvlJc w:val="left"/>
      <w:pPr>
        <w:tabs>
          <w:tab w:val="num" w:pos="432"/>
        </w:tabs>
        <w:ind w:left="432" w:hanging="432"/>
      </w:pPr>
      <w:rPr>
        <w:rFonts w:hint="default"/>
      </w:rPr>
    </w:lvl>
    <w:lvl w:ilvl="1">
      <w:start w:val="8"/>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2" w15:restartNumberingAfterBreak="0">
    <w:nsid w:val="62453D90"/>
    <w:multiLevelType w:val="hybridMultilevel"/>
    <w:tmpl w:val="176272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3"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4" w15:restartNumberingAfterBreak="0">
    <w:nsid w:val="6632473C"/>
    <w:multiLevelType w:val="hybridMultilevel"/>
    <w:tmpl w:val="DA14CD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5"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6"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7"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8"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9" w15:restartNumberingAfterBreak="0">
    <w:nsid w:val="72CB3941"/>
    <w:multiLevelType w:val="hybridMultilevel"/>
    <w:tmpl w:val="62B0619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60"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61" w15:restartNumberingAfterBreak="0">
    <w:nsid w:val="76A85F3A"/>
    <w:multiLevelType w:val="multilevel"/>
    <w:tmpl w:val="9A202908"/>
    <w:lvl w:ilvl="0">
      <w:start w:val="5"/>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2" w15:restartNumberingAfterBreak="0">
    <w:nsid w:val="76EA4715"/>
    <w:multiLevelType w:val="hybridMultilevel"/>
    <w:tmpl w:val="5282A4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63" w15:restartNumberingAfterBreak="0">
    <w:nsid w:val="77F12AF5"/>
    <w:multiLevelType w:val="multilevel"/>
    <w:tmpl w:val="B7EC4770"/>
    <w:lvl w:ilvl="0">
      <w:start w:val="5"/>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rPr>
    </w:lvl>
    <w:lvl w:ilvl="2">
      <w:start w:val="1"/>
      <w:numFmt w:val="decimal"/>
      <w:pStyle w:val="Heading3"/>
      <w:lvlText w:val="1.3.%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4"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5" w15:restartNumberingAfterBreak="0">
    <w:nsid w:val="7A7E0248"/>
    <w:multiLevelType w:val="hybridMultilevel"/>
    <w:tmpl w:val="DB26E6AE"/>
    <w:lvl w:ilvl="0" w:tplc="2624AE30">
      <w:start w:val="1"/>
      <w:numFmt w:val="decimal"/>
      <w:lvlText w:val="%1."/>
      <w:lvlJc w:val="left"/>
      <w:pPr>
        <w:ind w:left="783" w:hanging="360"/>
      </w:pPr>
      <w:rPr>
        <w:b/>
        <w:bCs/>
      </w:rPr>
    </w:lvl>
    <w:lvl w:ilvl="1" w:tplc="1C090019">
      <w:start w:val="1"/>
      <w:numFmt w:val="lowerLetter"/>
      <w:lvlText w:val="%2."/>
      <w:lvlJc w:val="left"/>
      <w:pPr>
        <w:ind w:left="1503" w:hanging="360"/>
      </w:pPr>
    </w:lvl>
    <w:lvl w:ilvl="2" w:tplc="1C09001B">
      <w:start w:val="1"/>
      <w:numFmt w:val="lowerRoman"/>
      <w:lvlText w:val="%3."/>
      <w:lvlJc w:val="right"/>
      <w:pPr>
        <w:ind w:left="2223" w:hanging="180"/>
      </w:pPr>
    </w:lvl>
    <w:lvl w:ilvl="3" w:tplc="1C09000F">
      <w:start w:val="1"/>
      <w:numFmt w:val="decimal"/>
      <w:lvlText w:val="%4."/>
      <w:lvlJc w:val="left"/>
      <w:pPr>
        <w:ind w:left="2943" w:hanging="360"/>
      </w:pPr>
    </w:lvl>
    <w:lvl w:ilvl="4" w:tplc="1C090019">
      <w:start w:val="1"/>
      <w:numFmt w:val="lowerLetter"/>
      <w:lvlText w:val="%5."/>
      <w:lvlJc w:val="left"/>
      <w:pPr>
        <w:ind w:left="3663" w:hanging="360"/>
      </w:pPr>
    </w:lvl>
    <w:lvl w:ilvl="5" w:tplc="1C09001B">
      <w:start w:val="1"/>
      <w:numFmt w:val="lowerRoman"/>
      <w:lvlText w:val="%6."/>
      <w:lvlJc w:val="right"/>
      <w:pPr>
        <w:ind w:left="4383" w:hanging="180"/>
      </w:pPr>
    </w:lvl>
    <w:lvl w:ilvl="6" w:tplc="1C09000F">
      <w:start w:val="1"/>
      <w:numFmt w:val="decimal"/>
      <w:lvlText w:val="%7."/>
      <w:lvlJc w:val="left"/>
      <w:pPr>
        <w:ind w:left="5103" w:hanging="360"/>
      </w:pPr>
    </w:lvl>
    <w:lvl w:ilvl="7" w:tplc="1C090019">
      <w:start w:val="1"/>
      <w:numFmt w:val="lowerLetter"/>
      <w:lvlText w:val="%8."/>
      <w:lvlJc w:val="left"/>
      <w:pPr>
        <w:ind w:left="5823" w:hanging="360"/>
      </w:pPr>
    </w:lvl>
    <w:lvl w:ilvl="8" w:tplc="1C09001B">
      <w:start w:val="1"/>
      <w:numFmt w:val="lowerRoman"/>
      <w:lvlText w:val="%9."/>
      <w:lvlJc w:val="right"/>
      <w:pPr>
        <w:ind w:left="6543" w:hanging="180"/>
      </w:pPr>
    </w:lvl>
  </w:abstractNum>
  <w:abstractNum w:abstractNumId="66"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479542005">
    <w:abstractNumId w:val="37"/>
  </w:num>
  <w:num w:numId="2" w16cid:durableId="523636159">
    <w:abstractNumId w:val="0"/>
  </w:num>
  <w:num w:numId="3" w16cid:durableId="769812955">
    <w:abstractNumId w:val="29"/>
  </w:num>
  <w:num w:numId="4" w16cid:durableId="417362085">
    <w:abstractNumId w:val="4"/>
  </w:num>
  <w:num w:numId="5" w16cid:durableId="924653488">
    <w:abstractNumId w:val="19"/>
  </w:num>
  <w:num w:numId="6" w16cid:durableId="1428312882">
    <w:abstractNumId w:val="18"/>
  </w:num>
  <w:num w:numId="7" w16cid:durableId="757943046">
    <w:abstractNumId w:val="45"/>
  </w:num>
  <w:num w:numId="8" w16cid:durableId="1027826982">
    <w:abstractNumId w:val="26"/>
  </w:num>
  <w:num w:numId="9" w16cid:durableId="2021808181">
    <w:abstractNumId w:val="49"/>
  </w:num>
  <w:num w:numId="10" w16cid:durableId="1642029855">
    <w:abstractNumId w:val="3"/>
  </w:num>
  <w:num w:numId="11" w16cid:durableId="451558133">
    <w:abstractNumId w:val="60"/>
  </w:num>
  <w:num w:numId="12" w16cid:durableId="999767315">
    <w:abstractNumId w:val="31"/>
  </w:num>
  <w:num w:numId="13" w16cid:durableId="588464592">
    <w:abstractNumId w:val="50"/>
  </w:num>
  <w:num w:numId="14" w16cid:durableId="949432827">
    <w:abstractNumId w:val="6"/>
  </w:num>
  <w:num w:numId="15" w16cid:durableId="1016074915">
    <w:abstractNumId w:val="7"/>
  </w:num>
  <w:num w:numId="16" w16cid:durableId="34044769">
    <w:abstractNumId w:val="9"/>
  </w:num>
  <w:num w:numId="17" w16cid:durableId="1580599763">
    <w:abstractNumId w:val="2"/>
  </w:num>
  <w:num w:numId="18" w16cid:durableId="160312829">
    <w:abstractNumId w:val="11"/>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93333823">
    <w:abstractNumId w:val="1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0" w16cid:durableId="1691712388">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55597161">
    <w:abstractNumId w:val="15"/>
  </w:num>
  <w:num w:numId="22" w16cid:durableId="1454405901">
    <w:abstractNumId w:val="57"/>
  </w:num>
  <w:num w:numId="23" w16cid:durableId="1513568640">
    <w:abstractNumId w:val="36"/>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23919487">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49123815">
    <w:abstractNumId w:val="2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971931824">
    <w:abstractNumId w:val="2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331836928">
    <w:abstractNumId w:val="28"/>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8" w16cid:durableId="1206722001">
    <w:abstractNumId w:val="2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77585728">
    <w:abstractNumId w:val="33"/>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61291553">
    <w:abstractNumId w:val="63"/>
  </w:num>
  <w:num w:numId="31" w16cid:durableId="1964729904">
    <w:abstractNumId w:val="6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767001378">
    <w:abstractNumId w:val="44"/>
  </w:num>
  <w:num w:numId="33" w16cid:durableId="1192453002">
    <w:abstractNumId w:val="61"/>
  </w:num>
  <w:num w:numId="34" w16cid:durableId="1260021711">
    <w:abstractNumId w:val="25"/>
  </w:num>
  <w:num w:numId="35" w16cid:durableId="670642287">
    <w:abstractNumId w:val="35"/>
  </w:num>
  <w:num w:numId="36" w16cid:durableId="824928947">
    <w:abstractNumId w:val="27"/>
  </w:num>
  <w:num w:numId="37" w16cid:durableId="1784231297">
    <w:abstractNumId w:val="51"/>
  </w:num>
  <w:num w:numId="38" w16cid:durableId="201792541">
    <w:abstractNumId w:val="63"/>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9" w16cid:durableId="1157645140">
    <w:abstractNumId w:val="63"/>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40" w16cid:durableId="1962370980">
    <w:abstractNumId w:val="63"/>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28771">
    <w:abstractNumId w:val="64"/>
  </w:num>
  <w:num w:numId="42" w16cid:durableId="1452045107">
    <w:abstractNumId w:val="14"/>
  </w:num>
  <w:num w:numId="43" w16cid:durableId="1894585051">
    <w:abstractNumId w:val="1"/>
  </w:num>
  <w:num w:numId="44" w16cid:durableId="73280109">
    <w:abstractNumId w:val="43"/>
  </w:num>
  <w:num w:numId="45" w16cid:durableId="1125536569">
    <w:abstractNumId w:val="56"/>
  </w:num>
  <w:num w:numId="46" w16cid:durableId="313612098">
    <w:abstractNumId w:val="39"/>
  </w:num>
  <w:num w:numId="47" w16cid:durableId="791902067">
    <w:abstractNumId w:val="22"/>
  </w:num>
  <w:num w:numId="48" w16cid:durableId="930894626">
    <w:abstractNumId w:val="32"/>
  </w:num>
  <w:num w:numId="49" w16cid:durableId="2098669894">
    <w:abstractNumId w:val="40"/>
  </w:num>
  <w:num w:numId="50" w16cid:durableId="672606702">
    <w:abstractNumId w:val="8"/>
  </w:num>
  <w:num w:numId="51" w16cid:durableId="1216813867">
    <w:abstractNumId w:val="34"/>
  </w:num>
  <w:num w:numId="52" w16cid:durableId="1503814980">
    <w:abstractNumId w:val="16"/>
  </w:num>
  <w:num w:numId="53" w16cid:durableId="844127868">
    <w:abstractNumId w:val="47"/>
  </w:num>
  <w:num w:numId="54" w16cid:durableId="400373222">
    <w:abstractNumId w:val="13"/>
  </w:num>
  <w:num w:numId="55" w16cid:durableId="1721661498">
    <w:abstractNumId w:val="46"/>
  </w:num>
  <w:num w:numId="56" w16cid:durableId="609509164">
    <w:abstractNumId w:val="12"/>
  </w:num>
  <w:num w:numId="57" w16cid:durableId="1566838306">
    <w:abstractNumId w:val="38"/>
  </w:num>
  <w:num w:numId="58" w16cid:durableId="1892034367">
    <w:abstractNumId w:val="10"/>
  </w:num>
  <w:num w:numId="59" w16cid:durableId="1410427567">
    <w:abstractNumId w:val="42"/>
  </w:num>
  <w:num w:numId="60" w16cid:durableId="461967194">
    <w:abstractNumId w:val="53"/>
  </w:num>
  <w:num w:numId="61" w16cid:durableId="673263011">
    <w:abstractNumId w:val="66"/>
  </w:num>
  <w:num w:numId="62" w16cid:durableId="1998224199">
    <w:abstractNumId w:val="41"/>
  </w:num>
  <w:num w:numId="63" w16cid:durableId="454373949">
    <w:abstractNumId w:val="23"/>
  </w:num>
  <w:num w:numId="64" w16cid:durableId="136724969">
    <w:abstractNumId w:val="24"/>
  </w:num>
  <w:num w:numId="65" w16cid:durableId="1076049661">
    <w:abstractNumId w:val="52"/>
  </w:num>
  <w:num w:numId="66" w16cid:durableId="1131174427">
    <w:abstractNumId w:val="30"/>
  </w:num>
  <w:num w:numId="67" w16cid:durableId="263071273">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1544708625">
    <w:abstractNumId w:val="58"/>
  </w:num>
  <w:num w:numId="69" w16cid:durableId="2103842592">
    <w:abstractNumId w:val="54"/>
  </w:num>
  <w:num w:numId="70" w16cid:durableId="855122826">
    <w:abstractNumId w:val="62"/>
  </w:num>
  <w:num w:numId="71" w16cid:durableId="488717760">
    <w:abstractNumId w:val="59"/>
  </w:num>
  <w:num w:numId="72" w16cid:durableId="517432167">
    <w:abstractNumId w:val="17"/>
  </w:num>
  <w:num w:numId="73" w16cid:durableId="266886683">
    <w:abstractNumId w:val="20"/>
  </w:num>
  <w:num w:numId="74" w16cid:durableId="14577289">
    <w:abstractNumId w:val="48"/>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rgUAhCbi3SwAAAA="/>
  </w:docVars>
  <w:rsids>
    <w:rsidRoot w:val="00F81738"/>
    <w:rsid w:val="0000241A"/>
    <w:rsid w:val="00005C0E"/>
    <w:rsid w:val="00006899"/>
    <w:rsid w:val="00007CAB"/>
    <w:rsid w:val="00011E84"/>
    <w:rsid w:val="00015C1A"/>
    <w:rsid w:val="00017372"/>
    <w:rsid w:val="0002730B"/>
    <w:rsid w:val="00030662"/>
    <w:rsid w:val="000328E9"/>
    <w:rsid w:val="00034A50"/>
    <w:rsid w:val="00035881"/>
    <w:rsid w:val="00036EBB"/>
    <w:rsid w:val="000421AB"/>
    <w:rsid w:val="000505FB"/>
    <w:rsid w:val="000536FC"/>
    <w:rsid w:val="000608D0"/>
    <w:rsid w:val="00082B52"/>
    <w:rsid w:val="00083048"/>
    <w:rsid w:val="000839FB"/>
    <w:rsid w:val="00094ACC"/>
    <w:rsid w:val="00096629"/>
    <w:rsid w:val="000973DF"/>
    <w:rsid w:val="0009746D"/>
    <w:rsid w:val="000A39CF"/>
    <w:rsid w:val="000A4AC4"/>
    <w:rsid w:val="000A5A24"/>
    <w:rsid w:val="000B08F9"/>
    <w:rsid w:val="000B129C"/>
    <w:rsid w:val="000B1DF2"/>
    <w:rsid w:val="000B1E4F"/>
    <w:rsid w:val="000B3DCF"/>
    <w:rsid w:val="000C039E"/>
    <w:rsid w:val="000C1921"/>
    <w:rsid w:val="000C4E7E"/>
    <w:rsid w:val="000C5987"/>
    <w:rsid w:val="000C7B04"/>
    <w:rsid w:val="000C7E11"/>
    <w:rsid w:val="000D4221"/>
    <w:rsid w:val="000E3CBD"/>
    <w:rsid w:val="000E5C3C"/>
    <w:rsid w:val="000F28D3"/>
    <w:rsid w:val="000F7663"/>
    <w:rsid w:val="0010172B"/>
    <w:rsid w:val="00101B7D"/>
    <w:rsid w:val="00101D0E"/>
    <w:rsid w:val="00102196"/>
    <w:rsid w:val="0010498C"/>
    <w:rsid w:val="0010647B"/>
    <w:rsid w:val="00111CBB"/>
    <w:rsid w:val="00112CC9"/>
    <w:rsid w:val="00114F76"/>
    <w:rsid w:val="00116FEC"/>
    <w:rsid w:val="00117409"/>
    <w:rsid w:val="00120E3E"/>
    <w:rsid w:val="00122999"/>
    <w:rsid w:val="00122F12"/>
    <w:rsid w:val="00130A6F"/>
    <w:rsid w:val="001424CE"/>
    <w:rsid w:val="0014295C"/>
    <w:rsid w:val="0014313A"/>
    <w:rsid w:val="001438C9"/>
    <w:rsid w:val="00146C81"/>
    <w:rsid w:val="00152F0C"/>
    <w:rsid w:val="00153400"/>
    <w:rsid w:val="00154F76"/>
    <w:rsid w:val="001745EE"/>
    <w:rsid w:val="00174811"/>
    <w:rsid w:val="00176132"/>
    <w:rsid w:val="001774A1"/>
    <w:rsid w:val="00180DD6"/>
    <w:rsid w:val="00187D90"/>
    <w:rsid w:val="001923E8"/>
    <w:rsid w:val="00196076"/>
    <w:rsid w:val="001A19A8"/>
    <w:rsid w:val="001A2A22"/>
    <w:rsid w:val="001A7741"/>
    <w:rsid w:val="001C2C57"/>
    <w:rsid w:val="001D09AA"/>
    <w:rsid w:val="001D18FF"/>
    <w:rsid w:val="001D6FC5"/>
    <w:rsid w:val="001E257D"/>
    <w:rsid w:val="001E4260"/>
    <w:rsid w:val="001E4CCD"/>
    <w:rsid w:val="001E5D21"/>
    <w:rsid w:val="001F2B7E"/>
    <w:rsid w:val="001F30E3"/>
    <w:rsid w:val="00200090"/>
    <w:rsid w:val="0020087F"/>
    <w:rsid w:val="00204230"/>
    <w:rsid w:val="0021364A"/>
    <w:rsid w:val="0021386D"/>
    <w:rsid w:val="00214242"/>
    <w:rsid w:val="00214797"/>
    <w:rsid w:val="00216FCF"/>
    <w:rsid w:val="00220595"/>
    <w:rsid w:val="002214C1"/>
    <w:rsid w:val="00226F44"/>
    <w:rsid w:val="00227EDF"/>
    <w:rsid w:val="00232448"/>
    <w:rsid w:val="00234FFF"/>
    <w:rsid w:val="00235234"/>
    <w:rsid w:val="00236227"/>
    <w:rsid w:val="002406F9"/>
    <w:rsid w:val="002416FE"/>
    <w:rsid w:val="00244CF5"/>
    <w:rsid w:val="002578C6"/>
    <w:rsid w:val="00261BC1"/>
    <w:rsid w:val="00262391"/>
    <w:rsid w:val="00271D5E"/>
    <w:rsid w:val="00272F99"/>
    <w:rsid w:val="002744E8"/>
    <w:rsid w:val="00274DD9"/>
    <w:rsid w:val="00274E72"/>
    <w:rsid w:val="00275D65"/>
    <w:rsid w:val="00280014"/>
    <w:rsid w:val="00280051"/>
    <w:rsid w:val="0028185E"/>
    <w:rsid w:val="002818F0"/>
    <w:rsid w:val="00284154"/>
    <w:rsid w:val="00284C69"/>
    <w:rsid w:val="0028543E"/>
    <w:rsid w:val="0029223D"/>
    <w:rsid w:val="00293413"/>
    <w:rsid w:val="002943DA"/>
    <w:rsid w:val="002954ED"/>
    <w:rsid w:val="002978A9"/>
    <w:rsid w:val="002A70F8"/>
    <w:rsid w:val="002B17C1"/>
    <w:rsid w:val="002B4848"/>
    <w:rsid w:val="002B5027"/>
    <w:rsid w:val="002B508F"/>
    <w:rsid w:val="002B6BC1"/>
    <w:rsid w:val="002B732B"/>
    <w:rsid w:val="002B7B30"/>
    <w:rsid w:val="002C171B"/>
    <w:rsid w:val="002C4F79"/>
    <w:rsid w:val="002C54F8"/>
    <w:rsid w:val="002C608A"/>
    <w:rsid w:val="002C6F35"/>
    <w:rsid w:val="002D4239"/>
    <w:rsid w:val="002D427E"/>
    <w:rsid w:val="002E5F1C"/>
    <w:rsid w:val="00301AC8"/>
    <w:rsid w:val="00302B14"/>
    <w:rsid w:val="00304174"/>
    <w:rsid w:val="003044F9"/>
    <w:rsid w:val="00304C78"/>
    <w:rsid w:val="00305285"/>
    <w:rsid w:val="00307808"/>
    <w:rsid w:val="00310523"/>
    <w:rsid w:val="00312396"/>
    <w:rsid w:val="0031542C"/>
    <w:rsid w:val="0031666A"/>
    <w:rsid w:val="00316767"/>
    <w:rsid w:val="00317750"/>
    <w:rsid w:val="00322A10"/>
    <w:rsid w:val="00324327"/>
    <w:rsid w:val="003271F8"/>
    <w:rsid w:val="0033653E"/>
    <w:rsid w:val="00336B68"/>
    <w:rsid w:val="003417B3"/>
    <w:rsid w:val="00344EE3"/>
    <w:rsid w:val="00345DA2"/>
    <w:rsid w:val="00346C76"/>
    <w:rsid w:val="003474C9"/>
    <w:rsid w:val="00347AE3"/>
    <w:rsid w:val="003518BB"/>
    <w:rsid w:val="00351F28"/>
    <w:rsid w:val="003604AC"/>
    <w:rsid w:val="003627CF"/>
    <w:rsid w:val="00363B73"/>
    <w:rsid w:val="00364F7B"/>
    <w:rsid w:val="00365B06"/>
    <w:rsid w:val="00373A48"/>
    <w:rsid w:val="00375950"/>
    <w:rsid w:val="00375B2B"/>
    <w:rsid w:val="00380475"/>
    <w:rsid w:val="00383C75"/>
    <w:rsid w:val="00384627"/>
    <w:rsid w:val="003A7AF7"/>
    <w:rsid w:val="003B08E4"/>
    <w:rsid w:val="003B2BBE"/>
    <w:rsid w:val="003B4B5F"/>
    <w:rsid w:val="003B4F9E"/>
    <w:rsid w:val="003B501F"/>
    <w:rsid w:val="003B628E"/>
    <w:rsid w:val="003B6C22"/>
    <w:rsid w:val="003B705E"/>
    <w:rsid w:val="003B7F9A"/>
    <w:rsid w:val="003C04BC"/>
    <w:rsid w:val="003C2487"/>
    <w:rsid w:val="003C25EA"/>
    <w:rsid w:val="003C3543"/>
    <w:rsid w:val="003C5A1C"/>
    <w:rsid w:val="003D2A35"/>
    <w:rsid w:val="003D6063"/>
    <w:rsid w:val="003E1991"/>
    <w:rsid w:val="003F0984"/>
    <w:rsid w:val="003F3F9C"/>
    <w:rsid w:val="003F694F"/>
    <w:rsid w:val="004020FB"/>
    <w:rsid w:val="00410D05"/>
    <w:rsid w:val="0042388A"/>
    <w:rsid w:val="00425C9C"/>
    <w:rsid w:val="00430FCF"/>
    <w:rsid w:val="00433F4F"/>
    <w:rsid w:val="004422EA"/>
    <w:rsid w:val="00443237"/>
    <w:rsid w:val="00445BC5"/>
    <w:rsid w:val="0045191F"/>
    <w:rsid w:val="004521AA"/>
    <w:rsid w:val="0045257C"/>
    <w:rsid w:val="00461502"/>
    <w:rsid w:val="00461AA5"/>
    <w:rsid w:val="00465336"/>
    <w:rsid w:val="004731FA"/>
    <w:rsid w:val="00474E92"/>
    <w:rsid w:val="0048187B"/>
    <w:rsid w:val="00482E20"/>
    <w:rsid w:val="004845FB"/>
    <w:rsid w:val="00485A00"/>
    <w:rsid w:val="004863A5"/>
    <w:rsid w:val="00486A1B"/>
    <w:rsid w:val="0049019B"/>
    <w:rsid w:val="00490D84"/>
    <w:rsid w:val="00491676"/>
    <w:rsid w:val="00491B1A"/>
    <w:rsid w:val="00493E75"/>
    <w:rsid w:val="00494302"/>
    <w:rsid w:val="00497487"/>
    <w:rsid w:val="004A0644"/>
    <w:rsid w:val="004A61A4"/>
    <w:rsid w:val="004B1E9F"/>
    <w:rsid w:val="004B4720"/>
    <w:rsid w:val="004B529E"/>
    <w:rsid w:val="004B7DC3"/>
    <w:rsid w:val="004C5DB7"/>
    <w:rsid w:val="004C7526"/>
    <w:rsid w:val="004D4EAC"/>
    <w:rsid w:val="004D7929"/>
    <w:rsid w:val="004D7FAE"/>
    <w:rsid w:val="004E036F"/>
    <w:rsid w:val="004E1A47"/>
    <w:rsid w:val="004E2E53"/>
    <w:rsid w:val="004E78DB"/>
    <w:rsid w:val="004F355B"/>
    <w:rsid w:val="005000BB"/>
    <w:rsid w:val="00500E87"/>
    <w:rsid w:val="0050248B"/>
    <w:rsid w:val="00503A3B"/>
    <w:rsid w:val="00505647"/>
    <w:rsid w:val="005111BB"/>
    <w:rsid w:val="00511D3B"/>
    <w:rsid w:val="0052513E"/>
    <w:rsid w:val="00527751"/>
    <w:rsid w:val="00527DF6"/>
    <w:rsid w:val="005347C7"/>
    <w:rsid w:val="0053496D"/>
    <w:rsid w:val="0053683A"/>
    <w:rsid w:val="00537933"/>
    <w:rsid w:val="005430B0"/>
    <w:rsid w:val="00547AE0"/>
    <w:rsid w:val="00554F45"/>
    <w:rsid w:val="005559B7"/>
    <w:rsid w:val="0055665C"/>
    <w:rsid w:val="00557C57"/>
    <w:rsid w:val="00562648"/>
    <w:rsid w:val="00564B1A"/>
    <w:rsid w:val="00564F41"/>
    <w:rsid w:val="00565B2A"/>
    <w:rsid w:val="00574049"/>
    <w:rsid w:val="0058020D"/>
    <w:rsid w:val="005828F7"/>
    <w:rsid w:val="0058316B"/>
    <w:rsid w:val="00592B81"/>
    <w:rsid w:val="00592E13"/>
    <w:rsid w:val="00594C7D"/>
    <w:rsid w:val="00595A5D"/>
    <w:rsid w:val="005977B6"/>
    <w:rsid w:val="005A78AD"/>
    <w:rsid w:val="005B05B1"/>
    <w:rsid w:val="005B210A"/>
    <w:rsid w:val="005B5E9F"/>
    <w:rsid w:val="005C0C62"/>
    <w:rsid w:val="005C13F0"/>
    <w:rsid w:val="005C4C5F"/>
    <w:rsid w:val="005C55DB"/>
    <w:rsid w:val="005C6C43"/>
    <w:rsid w:val="005D14DC"/>
    <w:rsid w:val="005D1A77"/>
    <w:rsid w:val="005D1AD7"/>
    <w:rsid w:val="005D1FA4"/>
    <w:rsid w:val="005D582A"/>
    <w:rsid w:val="005D5ACA"/>
    <w:rsid w:val="005E1731"/>
    <w:rsid w:val="005E4141"/>
    <w:rsid w:val="005F38CC"/>
    <w:rsid w:val="005F772F"/>
    <w:rsid w:val="00605019"/>
    <w:rsid w:val="0061094D"/>
    <w:rsid w:val="00613928"/>
    <w:rsid w:val="00615148"/>
    <w:rsid w:val="006220B8"/>
    <w:rsid w:val="00624AF9"/>
    <w:rsid w:val="00625F38"/>
    <w:rsid w:val="00627101"/>
    <w:rsid w:val="006327A2"/>
    <w:rsid w:val="00632C0E"/>
    <w:rsid w:val="006338ED"/>
    <w:rsid w:val="0063626B"/>
    <w:rsid w:val="0063667D"/>
    <w:rsid w:val="00641115"/>
    <w:rsid w:val="00643BBC"/>
    <w:rsid w:val="0064596E"/>
    <w:rsid w:val="006475AB"/>
    <w:rsid w:val="00650BE1"/>
    <w:rsid w:val="006514AE"/>
    <w:rsid w:val="0065375D"/>
    <w:rsid w:val="00654AE8"/>
    <w:rsid w:val="006615A3"/>
    <w:rsid w:val="006648E3"/>
    <w:rsid w:val="00666A19"/>
    <w:rsid w:val="00670E32"/>
    <w:rsid w:val="006773A6"/>
    <w:rsid w:val="00681FCB"/>
    <w:rsid w:val="00682F86"/>
    <w:rsid w:val="00686F69"/>
    <w:rsid w:val="00686FD6"/>
    <w:rsid w:val="00694CD6"/>
    <w:rsid w:val="006A16A6"/>
    <w:rsid w:val="006A1A46"/>
    <w:rsid w:val="006A30D2"/>
    <w:rsid w:val="006A35A2"/>
    <w:rsid w:val="006A4781"/>
    <w:rsid w:val="006A4D96"/>
    <w:rsid w:val="006A5549"/>
    <w:rsid w:val="006A60E9"/>
    <w:rsid w:val="006A6139"/>
    <w:rsid w:val="006A694C"/>
    <w:rsid w:val="006B0174"/>
    <w:rsid w:val="006B070E"/>
    <w:rsid w:val="006B1DB5"/>
    <w:rsid w:val="006B2998"/>
    <w:rsid w:val="006B4AFC"/>
    <w:rsid w:val="006B7D2A"/>
    <w:rsid w:val="006C0B7B"/>
    <w:rsid w:val="006C1273"/>
    <w:rsid w:val="006C2B3D"/>
    <w:rsid w:val="006C2D0D"/>
    <w:rsid w:val="006C515B"/>
    <w:rsid w:val="006C768B"/>
    <w:rsid w:val="006D18B0"/>
    <w:rsid w:val="006D387C"/>
    <w:rsid w:val="006D4A51"/>
    <w:rsid w:val="006D51AC"/>
    <w:rsid w:val="006E1232"/>
    <w:rsid w:val="006E1A40"/>
    <w:rsid w:val="006E3EB3"/>
    <w:rsid w:val="006E3FDF"/>
    <w:rsid w:val="006E4753"/>
    <w:rsid w:val="006E57B0"/>
    <w:rsid w:val="006F037C"/>
    <w:rsid w:val="006F0390"/>
    <w:rsid w:val="006F047F"/>
    <w:rsid w:val="006F4969"/>
    <w:rsid w:val="006F712C"/>
    <w:rsid w:val="007038FE"/>
    <w:rsid w:val="00704BF3"/>
    <w:rsid w:val="00706285"/>
    <w:rsid w:val="0071018B"/>
    <w:rsid w:val="00711DB7"/>
    <w:rsid w:val="00712B22"/>
    <w:rsid w:val="00713741"/>
    <w:rsid w:val="00715B42"/>
    <w:rsid w:val="0071637C"/>
    <w:rsid w:val="00717370"/>
    <w:rsid w:val="007179A2"/>
    <w:rsid w:val="0072564F"/>
    <w:rsid w:val="00727376"/>
    <w:rsid w:val="00727E79"/>
    <w:rsid w:val="007322FB"/>
    <w:rsid w:val="0073272A"/>
    <w:rsid w:val="00733140"/>
    <w:rsid w:val="00734127"/>
    <w:rsid w:val="007344FD"/>
    <w:rsid w:val="00735F38"/>
    <w:rsid w:val="007370EF"/>
    <w:rsid w:val="00737FA8"/>
    <w:rsid w:val="00740BB6"/>
    <w:rsid w:val="00742250"/>
    <w:rsid w:val="00747389"/>
    <w:rsid w:val="0075658B"/>
    <w:rsid w:val="007574D5"/>
    <w:rsid w:val="007643CB"/>
    <w:rsid w:val="00770225"/>
    <w:rsid w:val="007738DB"/>
    <w:rsid w:val="007809C9"/>
    <w:rsid w:val="007817B6"/>
    <w:rsid w:val="00782F8E"/>
    <w:rsid w:val="00783A16"/>
    <w:rsid w:val="007852D1"/>
    <w:rsid w:val="00785390"/>
    <w:rsid w:val="00785E9E"/>
    <w:rsid w:val="00787BD0"/>
    <w:rsid w:val="00794243"/>
    <w:rsid w:val="00796063"/>
    <w:rsid w:val="007A13FF"/>
    <w:rsid w:val="007A1641"/>
    <w:rsid w:val="007A1F07"/>
    <w:rsid w:val="007A3FBD"/>
    <w:rsid w:val="007A6524"/>
    <w:rsid w:val="007A69E0"/>
    <w:rsid w:val="007A6AB7"/>
    <w:rsid w:val="007A77A5"/>
    <w:rsid w:val="007B3A55"/>
    <w:rsid w:val="007C6BA8"/>
    <w:rsid w:val="007D19CD"/>
    <w:rsid w:val="007D5177"/>
    <w:rsid w:val="007E0BFD"/>
    <w:rsid w:val="007E6CFB"/>
    <w:rsid w:val="007E74FB"/>
    <w:rsid w:val="007F783C"/>
    <w:rsid w:val="00802E68"/>
    <w:rsid w:val="008030EC"/>
    <w:rsid w:val="008049BA"/>
    <w:rsid w:val="00805389"/>
    <w:rsid w:val="00826602"/>
    <w:rsid w:val="00827AE2"/>
    <w:rsid w:val="00827DA6"/>
    <w:rsid w:val="0083128E"/>
    <w:rsid w:val="00833ABC"/>
    <w:rsid w:val="00834378"/>
    <w:rsid w:val="00836D64"/>
    <w:rsid w:val="00837D6E"/>
    <w:rsid w:val="00840173"/>
    <w:rsid w:val="00841E18"/>
    <w:rsid w:val="00857497"/>
    <w:rsid w:val="008610F1"/>
    <w:rsid w:val="00867CC3"/>
    <w:rsid w:val="008713D7"/>
    <w:rsid w:val="008756A9"/>
    <w:rsid w:val="00876B8A"/>
    <w:rsid w:val="00882680"/>
    <w:rsid w:val="00886B16"/>
    <w:rsid w:val="00890115"/>
    <w:rsid w:val="00890FEC"/>
    <w:rsid w:val="0089283B"/>
    <w:rsid w:val="00893D01"/>
    <w:rsid w:val="008A1F63"/>
    <w:rsid w:val="008A206E"/>
    <w:rsid w:val="008A38AF"/>
    <w:rsid w:val="008A5B57"/>
    <w:rsid w:val="008B3C02"/>
    <w:rsid w:val="008B4B38"/>
    <w:rsid w:val="008C20BB"/>
    <w:rsid w:val="008C228E"/>
    <w:rsid w:val="008D431A"/>
    <w:rsid w:val="008D44C4"/>
    <w:rsid w:val="008D5821"/>
    <w:rsid w:val="008E21C8"/>
    <w:rsid w:val="008E428C"/>
    <w:rsid w:val="008E5843"/>
    <w:rsid w:val="008E6881"/>
    <w:rsid w:val="008F03F9"/>
    <w:rsid w:val="008F237F"/>
    <w:rsid w:val="008F64AF"/>
    <w:rsid w:val="008F66B1"/>
    <w:rsid w:val="008F6902"/>
    <w:rsid w:val="008F705A"/>
    <w:rsid w:val="009069C2"/>
    <w:rsid w:val="009079FC"/>
    <w:rsid w:val="009112AF"/>
    <w:rsid w:val="009167F7"/>
    <w:rsid w:val="00930584"/>
    <w:rsid w:val="00930F7A"/>
    <w:rsid w:val="00934072"/>
    <w:rsid w:val="00940AB7"/>
    <w:rsid w:val="00940E5C"/>
    <w:rsid w:val="00942A8B"/>
    <w:rsid w:val="00950777"/>
    <w:rsid w:val="00950B0B"/>
    <w:rsid w:val="00954B92"/>
    <w:rsid w:val="00964E9A"/>
    <w:rsid w:val="0096572D"/>
    <w:rsid w:val="009659C8"/>
    <w:rsid w:val="00965B4D"/>
    <w:rsid w:val="0097324F"/>
    <w:rsid w:val="009738FB"/>
    <w:rsid w:val="00973B48"/>
    <w:rsid w:val="00973F73"/>
    <w:rsid w:val="00974BE8"/>
    <w:rsid w:val="00974BF0"/>
    <w:rsid w:val="009751A8"/>
    <w:rsid w:val="00975300"/>
    <w:rsid w:val="00980579"/>
    <w:rsid w:val="0098476A"/>
    <w:rsid w:val="00986CDD"/>
    <w:rsid w:val="00993909"/>
    <w:rsid w:val="00994FC7"/>
    <w:rsid w:val="009A23F2"/>
    <w:rsid w:val="009A297B"/>
    <w:rsid w:val="009A2AB2"/>
    <w:rsid w:val="009A4869"/>
    <w:rsid w:val="009A6796"/>
    <w:rsid w:val="009C008E"/>
    <w:rsid w:val="009C1597"/>
    <w:rsid w:val="009C18F4"/>
    <w:rsid w:val="009C2E97"/>
    <w:rsid w:val="009C2FF0"/>
    <w:rsid w:val="009C46E0"/>
    <w:rsid w:val="009C704D"/>
    <w:rsid w:val="009C7119"/>
    <w:rsid w:val="009D3AAA"/>
    <w:rsid w:val="009E1E52"/>
    <w:rsid w:val="009E7455"/>
    <w:rsid w:val="009E7D67"/>
    <w:rsid w:val="009F218D"/>
    <w:rsid w:val="009F57AE"/>
    <w:rsid w:val="009F6C3C"/>
    <w:rsid w:val="00A01A1E"/>
    <w:rsid w:val="00A03992"/>
    <w:rsid w:val="00A04E8D"/>
    <w:rsid w:val="00A07407"/>
    <w:rsid w:val="00A177E2"/>
    <w:rsid w:val="00A24A07"/>
    <w:rsid w:val="00A320A6"/>
    <w:rsid w:val="00A32AB1"/>
    <w:rsid w:val="00A35985"/>
    <w:rsid w:val="00A37BF5"/>
    <w:rsid w:val="00A40660"/>
    <w:rsid w:val="00A46E7B"/>
    <w:rsid w:val="00A478DE"/>
    <w:rsid w:val="00A500DA"/>
    <w:rsid w:val="00A5287E"/>
    <w:rsid w:val="00A60CFE"/>
    <w:rsid w:val="00A62C19"/>
    <w:rsid w:val="00A741C0"/>
    <w:rsid w:val="00A75547"/>
    <w:rsid w:val="00A7650D"/>
    <w:rsid w:val="00A77EA2"/>
    <w:rsid w:val="00A819D9"/>
    <w:rsid w:val="00A825EC"/>
    <w:rsid w:val="00A840D4"/>
    <w:rsid w:val="00A87173"/>
    <w:rsid w:val="00A90853"/>
    <w:rsid w:val="00A95F1F"/>
    <w:rsid w:val="00AA05D4"/>
    <w:rsid w:val="00AA0BAC"/>
    <w:rsid w:val="00AA4087"/>
    <w:rsid w:val="00AA62A0"/>
    <w:rsid w:val="00AC0148"/>
    <w:rsid w:val="00AD5094"/>
    <w:rsid w:val="00AD71BF"/>
    <w:rsid w:val="00AE0E2F"/>
    <w:rsid w:val="00AE1239"/>
    <w:rsid w:val="00AE2D46"/>
    <w:rsid w:val="00AE3992"/>
    <w:rsid w:val="00AE47CC"/>
    <w:rsid w:val="00AE5CB9"/>
    <w:rsid w:val="00AE71F9"/>
    <w:rsid w:val="00AE7F8D"/>
    <w:rsid w:val="00AF0527"/>
    <w:rsid w:val="00AF126F"/>
    <w:rsid w:val="00AF500F"/>
    <w:rsid w:val="00AF5255"/>
    <w:rsid w:val="00AF7EF3"/>
    <w:rsid w:val="00B021DD"/>
    <w:rsid w:val="00B0236D"/>
    <w:rsid w:val="00B0560E"/>
    <w:rsid w:val="00B1068C"/>
    <w:rsid w:val="00B10F2E"/>
    <w:rsid w:val="00B11CC0"/>
    <w:rsid w:val="00B13F40"/>
    <w:rsid w:val="00B201BC"/>
    <w:rsid w:val="00B23597"/>
    <w:rsid w:val="00B264A2"/>
    <w:rsid w:val="00B33ACD"/>
    <w:rsid w:val="00B3634E"/>
    <w:rsid w:val="00B37BAD"/>
    <w:rsid w:val="00B37DF0"/>
    <w:rsid w:val="00B507E4"/>
    <w:rsid w:val="00B50F95"/>
    <w:rsid w:val="00B52ED5"/>
    <w:rsid w:val="00B54510"/>
    <w:rsid w:val="00B6385B"/>
    <w:rsid w:val="00B63C9F"/>
    <w:rsid w:val="00B64181"/>
    <w:rsid w:val="00B645BD"/>
    <w:rsid w:val="00B7021F"/>
    <w:rsid w:val="00B745B6"/>
    <w:rsid w:val="00B757DB"/>
    <w:rsid w:val="00B7630E"/>
    <w:rsid w:val="00B76BE8"/>
    <w:rsid w:val="00B81C52"/>
    <w:rsid w:val="00B81F0A"/>
    <w:rsid w:val="00B830E6"/>
    <w:rsid w:val="00B97A3F"/>
    <w:rsid w:val="00BA4F77"/>
    <w:rsid w:val="00BA7FDA"/>
    <w:rsid w:val="00BB34DA"/>
    <w:rsid w:val="00BC0A87"/>
    <w:rsid w:val="00BC0EA9"/>
    <w:rsid w:val="00BC4EF3"/>
    <w:rsid w:val="00BC5DED"/>
    <w:rsid w:val="00BD26DC"/>
    <w:rsid w:val="00BD4EFD"/>
    <w:rsid w:val="00BD5E96"/>
    <w:rsid w:val="00BE069A"/>
    <w:rsid w:val="00BE196F"/>
    <w:rsid w:val="00BE1E4C"/>
    <w:rsid w:val="00BE3FA3"/>
    <w:rsid w:val="00BE4828"/>
    <w:rsid w:val="00BE4858"/>
    <w:rsid w:val="00BE5514"/>
    <w:rsid w:val="00BF0144"/>
    <w:rsid w:val="00BF0A4F"/>
    <w:rsid w:val="00BF1661"/>
    <w:rsid w:val="00BF28C6"/>
    <w:rsid w:val="00BF2A87"/>
    <w:rsid w:val="00BF5783"/>
    <w:rsid w:val="00BF6383"/>
    <w:rsid w:val="00C00747"/>
    <w:rsid w:val="00C00CF5"/>
    <w:rsid w:val="00C04732"/>
    <w:rsid w:val="00C05075"/>
    <w:rsid w:val="00C063AC"/>
    <w:rsid w:val="00C10955"/>
    <w:rsid w:val="00C15E5A"/>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2C18"/>
    <w:rsid w:val="00C75FBF"/>
    <w:rsid w:val="00C8055B"/>
    <w:rsid w:val="00C80DED"/>
    <w:rsid w:val="00C82216"/>
    <w:rsid w:val="00C82C1C"/>
    <w:rsid w:val="00C830BA"/>
    <w:rsid w:val="00C87ED8"/>
    <w:rsid w:val="00C901D4"/>
    <w:rsid w:val="00C94850"/>
    <w:rsid w:val="00C956C6"/>
    <w:rsid w:val="00CA01B5"/>
    <w:rsid w:val="00CA1CB7"/>
    <w:rsid w:val="00CA1DE6"/>
    <w:rsid w:val="00CA27A5"/>
    <w:rsid w:val="00CA3E91"/>
    <w:rsid w:val="00CA5015"/>
    <w:rsid w:val="00CA641A"/>
    <w:rsid w:val="00CB44B5"/>
    <w:rsid w:val="00CB5BEA"/>
    <w:rsid w:val="00CB6755"/>
    <w:rsid w:val="00CB7804"/>
    <w:rsid w:val="00CC1D71"/>
    <w:rsid w:val="00CC7AAB"/>
    <w:rsid w:val="00CD203A"/>
    <w:rsid w:val="00CE58C7"/>
    <w:rsid w:val="00CE5D4D"/>
    <w:rsid w:val="00CE5E86"/>
    <w:rsid w:val="00CE7106"/>
    <w:rsid w:val="00CF2026"/>
    <w:rsid w:val="00D03E27"/>
    <w:rsid w:val="00D05731"/>
    <w:rsid w:val="00D138A5"/>
    <w:rsid w:val="00D15237"/>
    <w:rsid w:val="00D158E2"/>
    <w:rsid w:val="00D22061"/>
    <w:rsid w:val="00D256BE"/>
    <w:rsid w:val="00D25D3C"/>
    <w:rsid w:val="00D321D2"/>
    <w:rsid w:val="00D34A68"/>
    <w:rsid w:val="00D36BCB"/>
    <w:rsid w:val="00D44ADF"/>
    <w:rsid w:val="00D50853"/>
    <w:rsid w:val="00D52641"/>
    <w:rsid w:val="00D678BF"/>
    <w:rsid w:val="00D7246F"/>
    <w:rsid w:val="00D73C9E"/>
    <w:rsid w:val="00D74B3A"/>
    <w:rsid w:val="00D813F4"/>
    <w:rsid w:val="00D85374"/>
    <w:rsid w:val="00D8593D"/>
    <w:rsid w:val="00D85AD2"/>
    <w:rsid w:val="00D85BF1"/>
    <w:rsid w:val="00D907E1"/>
    <w:rsid w:val="00D92339"/>
    <w:rsid w:val="00D97FF2"/>
    <w:rsid w:val="00DA37CD"/>
    <w:rsid w:val="00DA5273"/>
    <w:rsid w:val="00DA5508"/>
    <w:rsid w:val="00DA5C76"/>
    <w:rsid w:val="00DA6D87"/>
    <w:rsid w:val="00DB08D4"/>
    <w:rsid w:val="00DB207D"/>
    <w:rsid w:val="00DB74DB"/>
    <w:rsid w:val="00DD0055"/>
    <w:rsid w:val="00DD0BC8"/>
    <w:rsid w:val="00DD11C7"/>
    <w:rsid w:val="00DD14BB"/>
    <w:rsid w:val="00DD32BB"/>
    <w:rsid w:val="00DD3544"/>
    <w:rsid w:val="00DD7BBB"/>
    <w:rsid w:val="00DE1794"/>
    <w:rsid w:val="00DE379F"/>
    <w:rsid w:val="00DE576F"/>
    <w:rsid w:val="00DF1240"/>
    <w:rsid w:val="00DF2018"/>
    <w:rsid w:val="00DF3239"/>
    <w:rsid w:val="00DF6B06"/>
    <w:rsid w:val="00E01632"/>
    <w:rsid w:val="00E02911"/>
    <w:rsid w:val="00E03997"/>
    <w:rsid w:val="00E074FC"/>
    <w:rsid w:val="00E11895"/>
    <w:rsid w:val="00E149F3"/>
    <w:rsid w:val="00E15CC9"/>
    <w:rsid w:val="00E2103B"/>
    <w:rsid w:val="00E2397A"/>
    <w:rsid w:val="00E3215E"/>
    <w:rsid w:val="00E34553"/>
    <w:rsid w:val="00E3491C"/>
    <w:rsid w:val="00E36236"/>
    <w:rsid w:val="00E42ED3"/>
    <w:rsid w:val="00E4673E"/>
    <w:rsid w:val="00E4754B"/>
    <w:rsid w:val="00E5253D"/>
    <w:rsid w:val="00E53EB2"/>
    <w:rsid w:val="00E61BB6"/>
    <w:rsid w:val="00E62F71"/>
    <w:rsid w:val="00E647B0"/>
    <w:rsid w:val="00E67474"/>
    <w:rsid w:val="00E75804"/>
    <w:rsid w:val="00E8182E"/>
    <w:rsid w:val="00E82F80"/>
    <w:rsid w:val="00E84802"/>
    <w:rsid w:val="00E85BCE"/>
    <w:rsid w:val="00E93D6C"/>
    <w:rsid w:val="00E96A75"/>
    <w:rsid w:val="00EA32C9"/>
    <w:rsid w:val="00EB4831"/>
    <w:rsid w:val="00EB5998"/>
    <w:rsid w:val="00EB73EC"/>
    <w:rsid w:val="00EB7F65"/>
    <w:rsid w:val="00EC37EF"/>
    <w:rsid w:val="00EC4154"/>
    <w:rsid w:val="00EE00DF"/>
    <w:rsid w:val="00EE0788"/>
    <w:rsid w:val="00EE11A4"/>
    <w:rsid w:val="00EE31A3"/>
    <w:rsid w:val="00EE44E3"/>
    <w:rsid w:val="00EF1110"/>
    <w:rsid w:val="00EF7E18"/>
    <w:rsid w:val="00F02FAD"/>
    <w:rsid w:val="00F04A46"/>
    <w:rsid w:val="00F05DDA"/>
    <w:rsid w:val="00F0661E"/>
    <w:rsid w:val="00F11105"/>
    <w:rsid w:val="00F120C9"/>
    <w:rsid w:val="00F15B19"/>
    <w:rsid w:val="00F217E3"/>
    <w:rsid w:val="00F22997"/>
    <w:rsid w:val="00F22D85"/>
    <w:rsid w:val="00F22EA2"/>
    <w:rsid w:val="00F246C1"/>
    <w:rsid w:val="00F272BD"/>
    <w:rsid w:val="00F27773"/>
    <w:rsid w:val="00F277A5"/>
    <w:rsid w:val="00F27ABE"/>
    <w:rsid w:val="00F3074C"/>
    <w:rsid w:val="00F30AF6"/>
    <w:rsid w:val="00F335FB"/>
    <w:rsid w:val="00F34530"/>
    <w:rsid w:val="00F35B21"/>
    <w:rsid w:val="00F37662"/>
    <w:rsid w:val="00F37EF5"/>
    <w:rsid w:val="00F40814"/>
    <w:rsid w:val="00F42B50"/>
    <w:rsid w:val="00F42E38"/>
    <w:rsid w:val="00F450C9"/>
    <w:rsid w:val="00F46723"/>
    <w:rsid w:val="00F51556"/>
    <w:rsid w:val="00F52D83"/>
    <w:rsid w:val="00F533B1"/>
    <w:rsid w:val="00F576A0"/>
    <w:rsid w:val="00F61803"/>
    <w:rsid w:val="00F621C0"/>
    <w:rsid w:val="00F64084"/>
    <w:rsid w:val="00F6578B"/>
    <w:rsid w:val="00F66584"/>
    <w:rsid w:val="00F67AE7"/>
    <w:rsid w:val="00F67F29"/>
    <w:rsid w:val="00F8102C"/>
    <w:rsid w:val="00F815E8"/>
    <w:rsid w:val="00F81738"/>
    <w:rsid w:val="00F83960"/>
    <w:rsid w:val="00F84371"/>
    <w:rsid w:val="00F86F9B"/>
    <w:rsid w:val="00F90773"/>
    <w:rsid w:val="00F91FB6"/>
    <w:rsid w:val="00F9272C"/>
    <w:rsid w:val="00F93FF6"/>
    <w:rsid w:val="00F95C4A"/>
    <w:rsid w:val="00F97985"/>
    <w:rsid w:val="00FA0B7F"/>
    <w:rsid w:val="00FA486A"/>
    <w:rsid w:val="00FA6A6E"/>
    <w:rsid w:val="00FB3D8A"/>
    <w:rsid w:val="00FB58C6"/>
    <w:rsid w:val="00FC01D6"/>
    <w:rsid w:val="00FC04B4"/>
    <w:rsid w:val="00FC09E5"/>
    <w:rsid w:val="00FC0B0E"/>
    <w:rsid w:val="00FC0ECF"/>
    <w:rsid w:val="00FC0F90"/>
    <w:rsid w:val="00FC2EAD"/>
    <w:rsid w:val="00FD73AB"/>
    <w:rsid w:val="00FE12E8"/>
    <w:rsid w:val="00FE1837"/>
    <w:rsid w:val="00FE7CF9"/>
    <w:rsid w:val="00FE7E55"/>
    <w:rsid w:val="00FF07C0"/>
    <w:rsid w:val="00FF0AB9"/>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30"/>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30"/>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30"/>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30"/>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30"/>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30"/>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3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3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3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iPriority w:val="35"/>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7"/>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6"/>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10014175">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ARTICLES/ADDITIONAL/Chapter-27---Metadata_2012_Digital-Forensics-for-Legal-Professionals.pdf"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yperlink" Target="https://jalammar.github.io/illustrated-word2vec/"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hyperlink" Target="mailto:Robert.Maxwell@nwu.ac.za" TargetMode="External"/><Relationship Id="rId38"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jryL0UYBpu5DdEZwaHfqw7AKsL30IgJ6/edit?usp=sharing&amp;ouid=118385194576115902541&amp;rtpof=true&amp;sd=true" TargetMode="External"/><Relationship Id="rId29" Type="http://schemas.openxmlformats.org/officeDocument/2006/relationships/image" Target="media/image15.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hyperlink" Target="mailto:Mentje.Gericke@nwu.ac.za" TargetMode="External"/><Relationship Id="rId37" Type="http://schemas.openxmlformats.org/officeDocument/2006/relationships/hyperlink" Target="https://docs.groupdocs.com/parser/net/extract-text-from-microsoft-office-word-documents/" TargetMode="External"/><Relationship Id="rId40" Type="http://schemas.openxmlformats.org/officeDocument/2006/relationships/hyperlink" Target="http://dh.obdurodon.org/Binongo-Chance.pdf"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hyperlink" Target="mailto:Robert.Maxwell@nwu.ac.za"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hyperlink" Target="mailto:Mentje.Gericke@nwu.ac.za" TargetMode="External"/><Relationship Id="rId35" Type="http://schemas.openxmlformats.org/officeDocument/2006/relationships/hyperlink" Target="http://dh.obdurodon.org/Binongo-Chance.pdf" TargetMode="External"/><Relationship Id="rId43"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2</TotalTime>
  <Pages>64</Pages>
  <Words>18105</Words>
  <Characters>103202</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341</cp:revision>
  <dcterms:created xsi:type="dcterms:W3CDTF">2022-03-24T17:22:00Z</dcterms:created>
  <dcterms:modified xsi:type="dcterms:W3CDTF">2022-06-10T13:06:00Z</dcterms:modified>
</cp:coreProperties>
</file>